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901E1" w14:textId="2106A386" w:rsidR="00016FFC" w:rsidRPr="00016FFC" w:rsidRDefault="00016FFC" w:rsidP="00016FFC">
      <w:pPr>
        <w:pStyle w:val="TitleJA"/>
        <w:rPr>
          <w:lang w:val="en-SG"/>
        </w:rPr>
      </w:pPr>
      <w:r w:rsidRPr="00016FFC">
        <w:rPr>
          <w:rFonts w:hint="eastAsia"/>
          <w:lang w:val="en-SG"/>
        </w:rPr>
        <w:t>不確実かつ複雑な市場において適正な材料調達ポートフォリオを実現する</w:t>
      </w:r>
      <w:r w:rsidR="00C762C7">
        <w:rPr>
          <w:lang w:val="en-SG"/>
        </w:rPr>
        <w:br/>
      </w:r>
      <w:r w:rsidRPr="00016FFC">
        <w:rPr>
          <w:rFonts w:hint="eastAsia"/>
          <w:lang w:val="en-SG"/>
        </w:rPr>
        <w:t>マルチ期間ロバスト最適化技術</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21A5E719" w:rsidR="003554D0" w:rsidRPr="005E140C" w:rsidRDefault="00C762C7" w:rsidP="00C762C7">
      <w:pPr>
        <w:pStyle w:val="AuthornameJA"/>
        <w:ind w:firstLineChars="7" w:firstLine="11"/>
        <w:rPr>
          <w:kern w:val="2"/>
        </w:rPr>
      </w:pPr>
      <w:r w:rsidRPr="009B3991">
        <w:rPr>
          <w:rFonts w:hint="eastAsia"/>
          <w:kern w:val="2"/>
          <w:sz w:val="18"/>
          <w:szCs w:val="18"/>
        </w:rPr>
        <w:t>ポール デブディープ</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殷 永宁</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山浦 サヒム</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三浦 康史</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多鹿 陽介</w:t>
      </w:r>
      <w:r w:rsidR="004E1EF2" w:rsidRPr="009B3991">
        <w:rPr>
          <w:rFonts w:hint="eastAsia"/>
          <w:kern w:val="2"/>
          <w:sz w:val="18"/>
          <w:szCs w:val="18"/>
        </w:rPr>
        <w:t>*</w:t>
      </w:r>
      <w:r w:rsidR="00F639AF" w:rsidRPr="009B3991">
        <w:rPr>
          <w:kern w:val="2"/>
          <w:sz w:val="18"/>
          <w:szCs w:val="18"/>
        </w:rPr>
        <w:t xml:space="preserve">   </w:t>
      </w:r>
      <w:r w:rsidR="009B3991" w:rsidRPr="009B3991">
        <w:rPr>
          <w:rFonts w:hint="eastAsia"/>
          <w:kern w:val="2"/>
          <w:sz w:val="18"/>
          <w:szCs w:val="18"/>
        </w:rPr>
        <w:t>ウィジャヤ チャンドラ</w:t>
      </w:r>
      <w:r w:rsidR="00F639AF" w:rsidRPr="009B3991">
        <w:rPr>
          <w:rFonts w:hint="eastAsia"/>
          <w:kern w:val="2"/>
          <w:sz w:val="18"/>
          <w:szCs w:val="18"/>
        </w:rPr>
        <w:t>*</w:t>
      </w:r>
    </w:p>
    <w:p w14:paraId="6DE51378" w14:textId="67ACE2AA" w:rsidR="003554D0" w:rsidRPr="005E140C" w:rsidRDefault="00C66C95" w:rsidP="009B3991">
      <w:pPr>
        <w:pStyle w:val="AuthornameEN"/>
        <w:spacing w:line="280" w:lineRule="exact"/>
        <w:ind w:leftChars="400" w:left="756" w:rightChars="300" w:right="567" w:firstLineChars="100" w:firstLine="199"/>
      </w:pPr>
      <w:proofErr w:type="spellStart"/>
      <w:r>
        <w:rPr>
          <w:rFonts w:eastAsiaTheme="minorEastAsia"/>
        </w:rPr>
        <w:t>Debdeep</w:t>
      </w:r>
      <w:proofErr w:type="spellEnd"/>
      <w:r>
        <w:rPr>
          <w:rFonts w:eastAsiaTheme="minorEastAsia"/>
        </w:rPr>
        <w:t xml:space="preserve"> Paul</w:t>
      </w:r>
      <w:r w:rsidR="005037DD" w:rsidRPr="005E140C">
        <w:t xml:space="preserve"> </w:t>
      </w:r>
      <w:r w:rsidR="00D446CC" w:rsidRPr="005E140C">
        <w:t xml:space="preserve"> </w:t>
      </w:r>
      <w:r w:rsidR="005037DD" w:rsidRPr="005E140C">
        <w:t xml:space="preserve"> </w:t>
      </w:r>
      <w:proofErr w:type="spellStart"/>
      <w:r>
        <w:t>Yongning</w:t>
      </w:r>
      <w:proofErr w:type="spellEnd"/>
      <w:r>
        <w:t xml:space="preserve"> </w:t>
      </w:r>
      <w:proofErr w:type="gramStart"/>
      <w:r>
        <w:t>Yin</w:t>
      </w:r>
      <w:r w:rsidR="005037DD" w:rsidRPr="005E140C">
        <w:t xml:space="preserve"> </w:t>
      </w:r>
      <w:r w:rsidR="009B3991">
        <w:rPr>
          <w:rFonts w:ascii="MS Mincho" w:eastAsia="MS Mincho" w:hAnsi="MS Mincho" w:cs="MS Mincho" w:hint="eastAsia"/>
        </w:rPr>
        <w:t xml:space="preserve"> </w:t>
      </w:r>
      <w:proofErr w:type="spellStart"/>
      <w:r w:rsidR="00C762C7">
        <w:t>Sahim</w:t>
      </w:r>
      <w:proofErr w:type="spellEnd"/>
      <w:proofErr w:type="gramEnd"/>
      <w:r w:rsidR="00C762C7">
        <w:t xml:space="preserve"> </w:t>
      </w:r>
      <w:proofErr w:type="spellStart"/>
      <w:r>
        <w:t>Yamaura</w:t>
      </w:r>
      <w:proofErr w:type="spellEnd"/>
      <w:r w:rsidR="00F949BE" w:rsidRPr="005E140C">
        <w:t xml:space="preserve"> </w:t>
      </w:r>
      <w:r w:rsidR="009B3991">
        <w:rPr>
          <w:rFonts w:eastAsiaTheme="minorEastAsia" w:hint="eastAsia"/>
        </w:rPr>
        <w:t xml:space="preserve"> </w:t>
      </w:r>
      <w:r>
        <w:t>Koji Miura</w:t>
      </w:r>
      <w:r w:rsidR="00033F16">
        <w:rPr>
          <w:rFonts w:eastAsiaTheme="minorEastAsia" w:hint="eastAsia"/>
        </w:rPr>
        <w:t xml:space="preserve"> </w:t>
      </w:r>
      <w:r w:rsidR="009B3991">
        <w:rPr>
          <w:rFonts w:eastAsiaTheme="minorEastAsia" w:hint="eastAsia"/>
        </w:rPr>
        <w:t xml:space="preserve"> </w:t>
      </w:r>
      <w:r w:rsidR="00B76F8E">
        <w:t xml:space="preserve">Yosuke </w:t>
      </w:r>
      <w:proofErr w:type="spellStart"/>
      <w:r w:rsidR="00B76F8E">
        <w:t>Tajika</w:t>
      </w:r>
      <w:proofErr w:type="spellEnd"/>
      <w:r w:rsidR="00B76F8E">
        <w:t xml:space="preserve">  Chandra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2959CBB1" w14:textId="1732EB4A" w:rsidR="00DF29AA" w:rsidRPr="009150B5" w:rsidRDefault="00F375FF" w:rsidP="009B3991">
      <w:pPr>
        <w:pStyle w:val="AbstractJA"/>
        <w:spacing w:line="280" w:lineRule="exact"/>
        <w:ind w:firstLineChars="122" w:firstLine="170"/>
        <w:rPr>
          <w:kern w:val="2"/>
          <w:sz w:val="16"/>
          <w:szCs w:val="16"/>
        </w:rPr>
      </w:pPr>
      <w:r w:rsidRPr="00F375FF">
        <w:rPr>
          <w:rFonts w:hint="eastAsia"/>
          <w:kern w:val="2"/>
          <w:sz w:val="16"/>
          <w:szCs w:val="16"/>
        </w:rPr>
        <w:t>グローバルサプライチェーンにおける複雑性および不確実性の増加により、工場の材料調達は在庫日数、購入コストなどのキャッシュフロー関連</w:t>
      </w:r>
      <w:r w:rsidRPr="00F375FF">
        <w:rPr>
          <w:kern w:val="2"/>
          <w:sz w:val="16"/>
          <w:szCs w:val="16"/>
        </w:rPr>
        <w:t>KPI</w:t>
      </w:r>
      <w:r w:rsidRPr="00F375FF">
        <w:rPr>
          <w:rFonts w:hint="eastAsia"/>
          <w:kern w:val="2"/>
          <w:sz w:val="16"/>
          <w:szCs w:val="16"/>
        </w:rPr>
        <w:t>の最適化において大きな課題に直面している。我々は、これらの課題に対処するマルチ期間ロバスト最適化技術を開発した。これにより、材料購入先の選択、発注のタイミング、および注文量に関する最適化された調達計画を実現し、過剰在庫および欠品リスクを抑えることが可能となる。本アプローチをシミュレーションデータおよび実際の工場データを用いて評価を行った。従来の手法に比べて大幅な改善を示し、在庫コストと購買コストの合計で</w:t>
      </w:r>
      <w:r w:rsidR="00094DAC">
        <w:rPr>
          <w:rFonts w:hint="eastAsia"/>
          <w:kern w:val="2"/>
          <w:sz w:val="16"/>
          <w:szCs w:val="16"/>
        </w:rPr>
        <w:t xml:space="preserve"> </w:t>
      </w:r>
      <w:r w:rsidR="00094DAC">
        <w:rPr>
          <w:kern w:val="2"/>
          <w:sz w:val="16"/>
          <w:szCs w:val="16"/>
        </w:rPr>
        <w:t>43.3</w:t>
      </w:r>
      <w:r w:rsidRPr="00F375FF">
        <w:rPr>
          <w:kern w:val="2"/>
          <w:sz w:val="16"/>
          <w:szCs w:val="16"/>
        </w:rPr>
        <w:t>%</w:t>
      </w:r>
      <w:r w:rsidR="00094DAC">
        <w:rPr>
          <w:kern w:val="2"/>
          <w:sz w:val="16"/>
          <w:szCs w:val="16"/>
        </w:rPr>
        <w:t xml:space="preserve"> </w:t>
      </w:r>
      <w:r w:rsidRPr="00F375FF">
        <w:rPr>
          <w:rFonts w:hint="eastAsia"/>
          <w:kern w:val="2"/>
          <w:sz w:val="16"/>
          <w:szCs w:val="16"/>
        </w:rPr>
        <w:t>以上の削減を達成した。</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484E3E96"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00176C79" w:rsidRPr="005208A7">
        <w:rPr>
          <w:color w:val="FF0000"/>
          <w:kern w:val="2"/>
        </w:rPr>
        <w:t xml:space="preserve">Cash flow optimization in terms of inventory management to strike a balance between risk of demand miss and having extra inventory is incrementally challenging because of uncertain demand, price, lead time etc. </w:t>
      </w:r>
      <w:r w:rsidRPr="00043FBC">
        <w:rPr>
          <w:color w:val="FF0000"/>
          <w:kern w:val="2"/>
        </w:rPr>
        <w:t>This paper introduces an innovative Robust Optimization technology to address these challenges, providing optimized recommendations on order timing, supplier selection, and order quantities with cost modelling of inventory and demand backlog risk</w:t>
      </w:r>
      <w:r w:rsidR="00070327" w:rsidRPr="00043FBC">
        <w:rPr>
          <w:color w:val="FF0000"/>
          <w:kern w:val="2"/>
        </w:rPr>
        <w:t xml:space="preserve"> considering multiple time periods</w:t>
      </w:r>
      <w:r w:rsidR="00043FBC" w:rsidRPr="00043FBC">
        <w:rPr>
          <w:color w:val="FF0000"/>
          <w:kern w:val="2"/>
        </w:rPr>
        <w:t>, dynamically</w:t>
      </w:r>
      <w:r w:rsidRPr="00043FBC">
        <w:rPr>
          <w:color w:val="FF0000"/>
          <w:kern w:val="2"/>
        </w:rPr>
        <w:t xml:space="preserve">. </w:t>
      </w:r>
      <w:r w:rsidRPr="002D6DC3">
        <w:rPr>
          <w:kern w:val="2"/>
        </w:rPr>
        <w:t>Utilizing synthetic and real factory data</w:t>
      </w:r>
      <w:r>
        <w:rPr>
          <w:kern w:val="2"/>
        </w:rPr>
        <w:t xml:space="preserve"> </w:t>
      </w:r>
      <w:r w:rsidRPr="002D6DC3">
        <w:rPr>
          <w:kern w:val="2"/>
        </w:rPr>
        <w:t xml:space="preserve">our approach demonstrates significant improvements over traditional methods. </w:t>
      </w:r>
      <w:r w:rsidRPr="00392E2D">
        <w:rPr>
          <w:kern w:val="2"/>
        </w:rPr>
        <w:t xml:space="preserve">Our method achieves </w:t>
      </w:r>
      <w:r w:rsidR="00520E64" w:rsidRPr="00392E2D">
        <w:rPr>
          <w:kern w:val="2"/>
        </w:rPr>
        <w:t>43.3%</w:t>
      </w:r>
      <w:r w:rsidRPr="00392E2D">
        <w:rPr>
          <w:kern w:val="2"/>
        </w:rPr>
        <w:t xml:space="preserve"> reduction in combined inventory and purchase cost, thereby enhancing overall procurement decision-making and improving </w:t>
      </w:r>
      <w:r w:rsidR="00F26BBB">
        <w:rPr>
          <w:kern w:val="2"/>
        </w:rPr>
        <w:t>cost</w:t>
      </w:r>
      <w:r w:rsidRPr="00392E2D">
        <w:rPr>
          <w:kern w:val="2"/>
        </w:rPr>
        <w:t xml:space="preserve"> efficiency in the face of market uncertainties.</w:t>
      </w:r>
      <w:r w:rsidR="004949DF" w:rsidRPr="00392E2D">
        <w:rPr>
          <w:kern w:val="2"/>
        </w:rPr>
        <w:t xml:space="preserve"> </w:t>
      </w:r>
      <w:r w:rsidR="00DA2ACA" w:rsidRPr="00392E2D">
        <w:t>We propose a metric to measure the risk and demonstrate that implementing the proposed strategy results in a dramatic reduction in risk</w:t>
      </w:r>
      <w:r w:rsidR="00070327">
        <w:t>, in terms of missing demand (backlog)</w:t>
      </w:r>
      <w:r w:rsidR="00DA2ACA" w:rsidRPr="00392E2D">
        <w:t xml:space="preserve">. </w:t>
      </w:r>
      <w:r w:rsidR="00DA2ACA" w:rsidRPr="00392E2D">
        <w:rPr>
          <w:kern w:val="2"/>
        </w:rPr>
        <w:t>This proves the significant potential of the proposed technology to reduce operational costs while providing measured control over demand backlog risk.</w:t>
      </w:r>
      <w:r w:rsidR="00B65AAF">
        <w:rPr>
          <w:kern w:val="2"/>
        </w:rPr>
        <w:t xml:space="preserve"> Through a case study with a </w:t>
      </w:r>
      <w:r w:rsidR="00B65AAF" w:rsidRPr="00CE6997">
        <w:t>PID device solutions BD</w:t>
      </w:r>
      <w:r w:rsidR="00B65AAF">
        <w:t xml:space="preserve"> we found the cost reduction is 24.8% in a simplistic setting with a single supplier. </w:t>
      </w:r>
      <w:r w:rsidR="00B65AAF">
        <w:rPr>
          <w:kern w:val="2"/>
        </w:rPr>
        <w:t xml:space="preserve"> </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629F26FB" w14:textId="796A902D" w:rsidR="009D5CD0" w:rsidRDefault="00582CF0" w:rsidP="00520E64">
      <w:pPr>
        <w:pStyle w:val="14"/>
        <w:ind w:firstLine="90"/>
        <w:rPr>
          <w:kern w:val="2"/>
        </w:rPr>
      </w:pPr>
      <w:r>
        <w:t xml:space="preserve">Procurement of raw materials for production involves key performance indicators such as inventory days, cash flow, and purchase costs. </w:t>
      </w:r>
      <w:r w:rsidR="009E1C87">
        <w:rPr>
          <w:kern w:val="2"/>
        </w:rPr>
        <w:t>This</w:t>
      </w:r>
      <w:r w:rsidR="007F711D">
        <w:rPr>
          <w:kern w:val="2"/>
        </w:rPr>
        <w:t xml:space="preserve"> issue of procurement management is a key to improve the cashflow</w:t>
      </w:r>
      <w:r w:rsidR="00BD2813" w:rsidRPr="009150B5">
        <w:rPr>
          <w:kern w:val="2"/>
        </w:rPr>
        <w:t>.</w:t>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7F711D" w:rsidRPr="00392E2D">
        <w:rPr>
          <w:kern w:val="2"/>
        </w:rPr>
        <w:t>.</w:t>
      </w:r>
      <w:r w:rsidR="00CD4EA4" w:rsidRPr="00392E2D">
        <w:rPr>
          <w:kern w:val="2"/>
        </w:rPr>
        <w:t xml:space="preserve"> </w:t>
      </w:r>
      <w:r w:rsidR="00CD4EA4" w:rsidRPr="00392E2D">
        <w:rPr>
          <w:rFonts w:asciiTheme="minorHAnsi" w:hAnsiTheme="minorHAnsi" w:cstheme="minorHAnsi"/>
          <w:kern w:val="2"/>
        </w:rPr>
        <w:t xml:space="preserve">A major issue faced by the production planning is the demand is </w:t>
      </w:r>
      <w:r w:rsidR="001F41B7">
        <w:rPr>
          <w:rFonts w:asciiTheme="minorHAnsi" w:hAnsiTheme="minorHAnsi" w:cstheme="minorHAnsi"/>
          <w:kern w:val="2"/>
        </w:rPr>
        <w:t>un</w:t>
      </w:r>
      <w:r w:rsidR="00CD4EA4" w:rsidRPr="00392E2D">
        <w:rPr>
          <w:rFonts w:asciiTheme="minorHAnsi" w:hAnsiTheme="minorHAnsi" w:cstheme="minorHAnsi"/>
          <w:kern w:val="2"/>
        </w:rPr>
        <w:t>known in advance</w:t>
      </w:r>
      <w:r w:rsidR="00520E64" w:rsidRPr="00392E2D">
        <w:rPr>
          <w:rFonts w:asciiTheme="minorHAnsi" w:hAnsiTheme="minorHAnsi" w:cstheme="minorHAnsi"/>
          <w:kern w:val="2"/>
        </w:rPr>
        <w:t xml:space="preserve">. </w:t>
      </w:r>
      <w:r w:rsidR="00520E64" w:rsidRPr="00392E2D">
        <w:t xml:space="preserve">Even a small inaccuracy in forecasts can lead to very high inefficiencies in cash flow if inventory levels are too high or </w:t>
      </w:r>
      <w:r w:rsidR="004C1B7F" w:rsidRPr="00392E2D">
        <w:t xml:space="preserve">exposes </w:t>
      </w:r>
      <w:r w:rsidR="00520E64" w:rsidRPr="00392E2D">
        <w:t>to significant risks and financial losses if inventory levels are too low</w:t>
      </w:r>
      <w:r w:rsidR="00082F4F">
        <w:t xml:space="preserve"> [2]</w:t>
      </w:r>
      <w:r w:rsidR="00520E64" w:rsidRPr="00392E2D">
        <w:t>.</w:t>
      </w:r>
      <w:r w:rsidR="00176C79">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8"/>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392E2D">
        <w:rPr>
          <w:kern w:val="2"/>
        </w:rPr>
        <w:t>Overview of supply chain process</w:t>
      </w:r>
      <w:r>
        <w:rPr>
          <w:kern w:val="2"/>
        </w:rPr>
        <w:t xml:space="preserve"> </w:t>
      </w:r>
    </w:p>
    <w:p w14:paraId="6D5D397A" w14:textId="77777777" w:rsidR="00C06BCB" w:rsidRDefault="00C06BCB" w:rsidP="00CD4EA4">
      <w:pPr>
        <w:pStyle w:val="14"/>
        <w:ind w:firstLine="90"/>
      </w:pPr>
    </w:p>
    <w:p w14:paraId="4CC2B25C" w14:textId="147BA53D" w:rsidR="005208A7" w:rsidRPr="005208A7" w:rsidRDefault="00CD4EA4" w:rsidP="005208A7">
      <w:pPr>
        <w:pStyle w:val="14"/>
        <w:ind w:firstLine="90"/>
        <w:rPr>
          <w:rFonts w:asciiTheme="minorHAnsi" w:hAnsiTheme="minorHAnsi" w:cstheme="minorHAnsi"/>
          <w:color w:val="FF0000"/>
          <w:kern w:val="2"/>
        </w:rPr>
      </w:pPr>
      <w:r w:rsidRPr="005208A7">
        <w:rPr>
          <w:color w:val="FF0000"/>
          <w:kern w:val="2"/>
        </w:rPr>
        <w:t>Fig:1 presents the process flow o</w:t>
      </w:r>
      <w:r w:rsidR="00520E64" w:rsidRPr="005208A7">
        <w:rPr>
          <w:color w:val="FF0000"/>
          <w:kern w:val="2"/>
        </w:rPr>
        <w:t>f</w:t>
      </w:r>
      <w:r w:rsidRPr="005208A7">
        <w:rPr>
          <w:color w:val="FF0000"/>
          <w:kern w:val="2"/>
        </w:rPr>
        <w:t xml:space="preserve"> the supply chain. </w:t>
      </w:r>
      <w:r w:rsidR="005208A7" w:rsidRPr="005208A7">
        <w:rPr>
          <w:color w:val="FF0000"/>
          <w:kern w:val="2"/>
        </w:rPr>
        <w:t xml:space="preserve">Even when all the parameters associated with the inventory management is known the planning is challenging. The uncertainties associated with various parameters such as </w:t>
      </w:r>
      <w:r w:rsidR="005208A7" w:rsidRPr="005208A7">
        <w:rPr>
          <w:color w:val="FF0000"/>
        </w:rPr>
        <w:t>demand makes procurement optimization inherently complex, even though it is critical for financial performance.</w:t>
      </w:r>
      <w:r w:rsidR="00117407">
        <w:rPr>
          <w:color w:val="FF0000"/>
        </w:rPr>
        <w:t xml:space="preserve"> Additionally, at times the uncertainties can even be very dramatic which further aggravates the issue [2].</w:t>
      </w:r>
      <w:r w:rsidR="00FD5D0A">
        <w:rPr>
          <w:color w:val="FF0000"/>
        </w:rPr>
        <w:t xml:space="preserve"> In this paper we address the issue of this complexity of the supply chain. </w:t>
      </w:r>
      <w:r w:rsidR="00117407">
        <w:rPr>
          <w:color w:val="FF0000"/>
        </w:rPr>
        <w:t xml:space="preserve"> </w:t>
      </w:r>
    </w:p>
    <w:p w14:paraId="591688DA" w14:textId="6E1F6095" w:rsidR="00BD2813" w:rsidRPr="009D5CD0" w:rsidRDefault="007F711D" w:rsidP="00CD4EA4">
      <w:pPr>
        <w:pStyle w:val="14"/>
        <w:ind w:firstLine="90"/>
        <w:rPr>
          <w:rFonts w:asciiTheme="minorHAnsi" w:hAnsiTheme="minorHAnsi" w:cstheme="minorHAnsi"/>
          <w:kern w:val="2"/>
        </w:rPr>
      </w:pPr>
      <w:r>
        <w:rPr>
          <w:kern w:val="2"/>
        </w:rPr>
        <w:t xml:space="preserve">In this paper we propose a mathematical framework to optimize the procurement </w:t>
      </w:r>
      <w:r w:rsidRPr="009D5CD0">
        <w:rPr>
          <w:rFonts w:asciiTheme="minorHAnsi" w:hAnsiTheme="minorHAnsi" w:cstheme="minorHAnsi"/>
          <w:kern w:val="2"/>
        </w:rPr>
        <w:t xml:space="preserve">when the </w:t>
      </w:r>
      <w:r w:rsidRPr="00CE6997">
        <w:rPr>
          <w:rFonts w:asciiTheme="minorHAnsi" w:hAnsiTheme="minorHAnsi" w:cstheme="minorHAnsi"/>
          <w:kern w:val="2"/>
        </w:rPr>
        <w:t xml:space="preserve">factory is experiencing uncertain </w:t>
      </w:r>
      <w:r w:rsidRPr="00CE6997">
        <w:rPr>
          <w:rFonts w:asciiTheme="minorHAnsi" w:hAnsiTheme="minorHAnsi" w:cstheme="minorHAnsi"/>
          <w:kern w:val="2"/>
        </w:rPr>
        <w:lastRenderedPageBreak/>
        <w:t>demand</w:t>
      </w:r>
      <w:r w:rsidR="00266694" w:rsidRPr="00CE6997">
        <w:rPr>
          <w:rFonts w:asciiTheme="minorHAnsi" w:hAnsiTheme="minorHAnsi" w:cstheme="minorHAnsi"/>
          <w:kern w:val="2"/>
        </w:rPr>
        <w:t xml:space="preserve"> in a multiperiod setting</w:t>
      </w:r>
      <w:r w:rsidRPr="00CE6997">
        <w:rPr>
          <w:rFonts w:asciiTheme="minorHAnsi" w:hAnsiTheme="minorHAnsi" w:cstheme="minorHAnsi"/>
          <w:kern w:val="2"/>
        </w:rPr>
        <w:t xml:space="preserve">. </w:t>
      </w:r>
      <w:r w:rsidR="00CD4EA4" w:rsidRPr="00CE6997">
        <w:rPr>
          <w:kern w:val="2"/>
        </w:rPr>
        <w:t xml:space="preserve">The framework considers multiple suppliers and outputs the optimal quantity to be procured across the planning horizon that minimizes the operational cost. In that sense we are optimizing the supplier portfolio. </w:t>
      </w:r>
      <w:r w:rsidR="00520E64" w:rsidRPr="00CE6997">
        <w:rPr>
          <w:rFonts w:asciiTheme="minorHAnsi" w:hAnsiTheme="minorHAnsi" w:cstheme="minorHAnsi"/>
          <w:kern w:val="2"/>
        </w:rPr>
        <w:t>As per current practices</w:t>
      </w:r>
      <w:r w:rsidR="00171E9A" w:rsidRPr="00CE6997">
        <w:rPr>
          <w:rFonts w:asciiTheme="minorHAnsi" w:hAnsiTheme="minorHAnsi" w:cstheme="minorHAnsi"/>
          <w:kern w:val="2"/>
        </w:rPr>
        <w:t xml:space="preserve"> the procurement managers tend to maintain inventory </w:t>
      </w:r>
      <w:r w:rsidR="00171E9A" w:rsidRPr="009D5CD0">
        <w:rPr>
          <w:rFonts w:asciiTheme="minorHAnsi" w:hAnsiTheme="minorHAnsi" w:cstheme="minorHAnsi"/>
          <w:kern w:val="2"/>
        </w:rPr>
        <w:t xml:space="preserve">levels through manual gut feel that often leads to inefficient cashflow management and unquantified risk of backlog or demand miss.  </w:t>
      </w:r>
      <w:r w:rsidRPr="009D5CD0">
        <w:rPr>
          <w:rFonts w:asciiTheme="minorHAnsi" w:hAnsiTheme="minorHAnsi" w:cstheme="minorHAnsi"/>
          <w:kern w:val="2"/>
        </w:rPr>
        <w:t xml:space="preserve"> </w:t>
      </w:r>
    </w:p>
    <w:p w14:paraId="5AF99063" w14:textId="15AABF96"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w:t>
      </w:r>
      <w:r w:rsidRPr="00CE6997">
        <w:rPr>
          <w:rFonts w:asciiTheme="minorHAnsi" w:hAnsiTheme="minorHAnsi" w:cstheme="minorHAnsi"/>
          <w:kern w:val="2"/>
        </w:rPr>
        <w:t xml:space="preserve">research. </w:t>
      </w:r>
      <w:r w:rsidR="00913D75" w:rsidRPr="00CE6997">
        <w:rPr>
          <w:rFonts w:asciiTheme="minorHAnsi" w:hAnsiTheme="minorHAnsi" w:cstheme="minorHAnsi"/>
          <w:kern w:val="2"/>
        </w:rPr>
        <w:t>Firstly,</w:t>
      </w:r>
      <w:r w:rsidR="00913D75" w:rsidRPr="00CE6997">
        <w:rPr>
          <w:kern w:val="2"/>
        </w:rPr>
        <w:t xml:space="preserve"> </w:t>
      </w:r>
      <w:r w:rsidR="00171E9A" w:rsidRPr="00CE6997">
        <w:rPr>
          <w:kern w:val="2"/>
        </w:rPr>
        <w:t xml:space="preserve">we formulate a mathematical framework to optimize the procurement management in a multi supplier, multi period scenario to minimize the operational cost considering </w:t>
      </w:r>
      <w:r w:rsidR="00E0535A" w:rsidRPr="00CE6997">
        <w:rPr>
          <w:kern w:val="2"/>
        </w:rPr>
        <w:t>demand uncertainty</w:t>
      </w:r>
      <w:r w:rsidR="00171E9A" w:rsidRPr="00CE6997">
        <w:rPr>
          <w:kern w:val="2"/>
        </w:rPr>
        <w:t xml:space="preserve">. Secondly, we consider the appropriate notion of risk to provide the optimal recommendation on </w:t>
      </w:r>
      <w:r w:rsidR="00171E9A" w:rsidRPr="00CE6997">
        <w:rPr>
          <w:i/>
          <w:iCs/>
          <w:kern w:val="2"/>
        </w:rPr>
        <w:t>how much</w:t>
      </w:r>
      <w:r w:rsidR="00171E9A" w:rsidRPr="00CE6997">
        <w:rPr>
          <w:kern w:val="2"/>
        </w:rPr>
        <w:t xml:space="preserve"> to procure </w:t>
      </w:r>
      <w:r w:rsidR="00171E9A" w:rsidRPr="00CE6997">
        <w:rPr>
          <w:i/>
          <w:iCs/>
          <w:kern w:val="2"/>
        </w:rPr>
        <w:t>when</w:t>
      </w:r>
      <w:r w:rsidR="00171E9A" w:rsidRPr="00CE6997">
        <w:rPr>
          <w:kern w:val="2"/>
        </w:rPr>
        <w:t xml:space="preserve"> (per month) </w:t>
      </w:r>
      <w:r w:rsidR="00171E9A" w:rsidRPr="00CE6997">
        <w:rPr>
          <w:i/>
          <w:iCs/>
          <w:kern w:val="2"/>
        </w:rPr>
        <w:t>from which</w:t>
      </w:r>
      <w:r w:rsidR="00171E9A" w:rsidRPr="00CE6997">
        <w:rPr>
          <w:kern w:val="2"/>
        </w:rPr>
        <w:t xml:space="preserve"> supplier to strike an optimal tradeoff between </w:t>
      </w:r>
      <w:r w:rsidR="00171E9A">
        <w:rPr>
          <w:kern w:val="2"/>
        </w:rPr>
        <w:t>overstocking (inefficient cashflow management) and understocking</w:t>
      </w:r>
      <w:r w:rsidR="0082230E">
        <w:rPr>
          <w:kern w:val="2"/>
        </w:rPr>
        <w:t xml:space="preserve"> (demand backlog (risk)). Thirdly, </w:t>
      </w:r>
      <w:r w:rsidR="00F375FF">
        <w:rPr>
          <w:kern w:val="2"/>
        </w:rPr>
        <w:t xml:space="preserve">to highlight the business value </w:t>
      </w:r>
      <w:r w:rsidR="0082230E">
        <w:rPr>
          <w:kern w:val="2"/>
        </w:rPr>
        <w:t xml:space="preserve">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6FD6DB4B"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28EAFAE"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w:rPr>
                      <w:rFonts w:ascii="Cambria Math" w:hAnsi="Cambria Math"/>
                      <w:sz w:val="16"/>
                      <w:szCs w:val="16"/>
                    </w:rPr>
                    <m:t>h</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ar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4EC27757"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together defines the 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of order quantity. 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w:t>
      </w:r>
      <w:r w:rsidR="00DE6E89">
        <w:rPr>
          <w:kern w:val="2"/>
        </w:rPr>
        <w:t xml:space="preserve">This gives an upper bound of the performance of the optimization framework in this context. </w:t>
      </w:r>
      <w:r w:rsidR="002A68DD">
        <w:rPr>
          <w:kern w:val="2"/>
        </w:rPr>
        <w:t>In the following section we translate this deterministic optimization problem to a stochastic optimization problem where the demand is not perfectly known in advance.</w:t>
      </w:r>
      <w:r w:rsidR="00FD5D0A">
        <w:rPr>
          <w:kern w:val="2"/>
        </w:rPr>
        <w:t xml:space="preserve"> </w:t>
      </w:r>
      <w:r w:rsidR="00FD5D0A" w:rsidRPr="00FD5D0A">
        <w:rPr>
          <w:color w:val="FF0000"/>
          <w:kern w:val="2"/>
        </w:rPr>
        <w:t xml:space="preserve">In this paper we do not discuss about the complexity of the above optimization problem, the complexity appearing in the title corresponds to the supply chain with uncertain parameters. </w:t>
      </w:r>
      <w:r w:rsidR="002A68DD" w:rsidRPr="00FD5D0A">
        <w:rPr>
          <w:color w:val="FF0000"/>
          <w:kern w:val="2"/>
        </w:rPr>
        <w:t xml:space="preserve"> </w:t>
      </w:r>
      <w:r w:rsidR="002A68DD">
        <w:rPr>
          <w:kern w:val="2"/>
        </w:rPr>
        <w:t xml:space="preserv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550DFC13"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F24412">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IECON 2023-49th Annual Conference of the IEEE Industrial Electronics Society&lt;/secondary-title&gt;&lt;/titles&gt;&lt;pages&gt;1-7&lt;/pages&gt;&lt;dates&gt;&lt;year&gt;2023&lt;/year&gt;&lt;/dates&gt;&lt;publisher&gt;IEEE&lt;/publisher&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33FF7C2D" w14:textId="77777777" w:rsidR="007C17C9" w:rsidRDefault="007C17C9" w:rsidP="00516935">
      <w:pPr>
        <w:pStyle w:val="14"/>
        <w:ind w:firstLine="90"/>
      </w:pPr>
      <w:r>
        <w:t>By substituting the expectation with the sample average, the original stochastic problem is transformed into a deterministic optimization problem. This new problem can be solved using standard deterministic optimization techniques. The solution obtained from this deterministic problem approximates the solution of the original stochastic problem.</w:t>
      </w:r>
    </w:p>
    <w:p w14:paraId="08521AFA" w14:textId="4481B28F" w:rsidR="007C17C9" w:rsidRDefault="007C17C9" w:rsidP="00516935">
      <w:pPr>
        <w:pStyle w:val="14"/>
        <w:ind w:firstLine="90"/>
      </w:pP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w:t>
      </w:r>
      <w:r w:rsidR="009D68E2">
        <w:lastRenderedPageBreak/>
        <w:t xml:space="preserve">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469F1950" w14:textId="285FBD96" w:rsidR="006B7E75" w:rsidRDefault="006412B7" w:rsidP="00516935">
      <w:pPr>
        <w:pStyle w:val="14"/>
        <w:ind w:firstLine="90"/>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converges to the true optimal solution of the stochastic problem with high probability. </w:t>
      </w:r>
      <w:r w:rsidR="00A73C7E">
        <w:t xml:space="preserve">This method simplifies the problem and makes it more manageable, while it can be computationally </w:t>
      </w:r>
      <w:r w:rsidR="00A73C7E" w:rsidRPr="001F41B7">
        <w:rPr>
          <w:color w:val="000000" w:themeColor="text1"/>
        </w:rPr>
        <w:t xml:space="preserve">expensive if supplying large sample </w:t>
      </w:r>
      <w:r w:rsidR="00A73C7E">
        <w:t xml:space="preserve">sizes. </w:t>
      </w:r>
      <w:r w:rsidR="00DA3754">
        <w:t xml:space="preserve">We call the above formulation as SAA based procurement portfolio optimization (SAA-PPO). </w:t>
      </w:r>
    </w:p>
    <w:p w14:paraId="4DB54654" w14:textId="77777777" w:rsidR="00F375FF" w:rsidRPr="009150B5" w:rsidRDefault="00F375FF" w:rsidP="0051693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6D56AF56" w:rsidR="00BD2813"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w:t>
      </w:r>
      <w:r w:rsidR="00DA3754">
        <w:rPr>
          <w:kern w:val="2"/>
        </w:rPr>
        <w:t>-PPO</w:t>
      </w:r>
      <w:r>
        <w:rPr>
          <w:kern w:val="2"/>
        </w:rPr>
        <w:t xml:space="preserve">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in each period, order from the next cheapest supplier, up to a limit of 200 units</w:t>
      </w:r>
      <w:r w:rsidR="00716F83">
        <w:rPr>
          <w:kern w:val="2"/>
        </w:rPr>
        <w:t xml:space="preserve"> </w:t>
      </w:r>
      <w:r w:rsidR="00716F83" w:rsidRPr="00716F83">
        <w:rPr>
          <w:kern w:val="2"/>
        </w:rPr>
        <w:t>and their capacity constraint. Finally, fulfil remaining demand: if demand exceeds</w:t>
      </w:r>
      <w:r w:rsidR="00716F83">
        <w:rPr>
          <w:kern w:val="2"/>
        </w:rPr>
        <w:t xml:space="preserve"> </w:t>
      </w:r>
      <w:r w:rsidR="00716F83" w:rsidRPr="00716F83">
        <w:rPr>
          <w:kern w:val="2"/>
        </w:rPr>
        <w:t>these sources, procure additional supplies from other suppliers follow</w:t>
      </w:r>
      <w:r w:rsidR="00716F83">
        <w:rPr>
          <w:kern w:val="2"/>
        </w:rPr>
        <w:t xml:space="preserve"> </w:t>
      </w:r>
      <w:r w:rsidR="00716F83" w:rsidRPr="00716F83">
        <w:rPr>
          <w:kern w:val="2"/>
        </w:rPr>
        <w:t>the same 200 units upper limit and capacity constraint, until all the order is</w:t>
      </w:r>
      <w:r w:rsidR="00716F83">
        <w:rPr>
          <w:kern w:val="2"/>
        </w:rPr>
        <w:t xml:space="preserve"> </w:t>
      </w:r>
      <w:r w:rsidR="00716F83" w:rsidRPr="00716F83">
        <w:rPr>
          <w:kern w:val="2"/>
        </w:rPr>
        <w:t>fulfilled</w:t>
      </w:r>
      <w:r w:rsidR="00716F83">
        <w:rPr>
          <w:kern w:val="2"/>
        </w:rPr>
        <w:t xml:space="preserve">. 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4C367804" w14:textId="77777777" w:rsidR="00F375FF" w:rsidRPr="009150B5" w:rsidRDefault="00F375FF" w:rsidP="00C702C9">
      <w:pPr>
        <w:pStyle w:val="14"/>
        <w:ind w:firstLine="90"/>
        <w:rPr>
          <w:kern w:val="2"/>
        </w:rPr>
      </w:pPr>
    </w:p>
    <w:p w14:paraId="2166BB9A" w14:textId="38DD7087" w:rsidR="002D47A5" w:rsidRPr="009150B5" w:rsidRDefault="00D608B3" w:rsidP="006B7E75">
      <w:pPr>
        <w:pStyle w:val="SubsctionHeading2"/>
        <w:rPr>
          <w:kern w:val="2"/>
        </w:rPr>
      </w:pPr>
      <w:r w:rsidRPr="009150B5">
        <w:rPr>
          <w:kern w:val="2"/>
        </w:rPr>
        <w:t>2.</w:t>
      </w:r>
      <w:r w:rsidR="00397BCE">
        <w:rPr>
          <w:kern w:val="2"/>
        </w:rPr>
        <w:t>4</w:t>
      </w:r>
      <w:r w:rsidR="005E30B0" w:rsidRPr="009150B5">
        <w:rPr>
          <w:kern w:val="2"/>
        </w:rPr>
        <w:t xml:space="preserve">   </w:t>
      </w:r>
      <w:r w:rsidR="00397BCE">
        <w:rPr>
          <w:kern w:val="2"/>
        </w:rPr>
        <w:t>Performance evaluation: Experiments and results</w:t>
      </w:r>
    </w:p>
    <w:p w14:paraId="7D37CF12" w14:textId="4F76DFBC"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p>
    <w:p w14:paraId="384A71FB" w14:textId="630F6039" w:rsidR="00266694" w:rsidRPr="009150B5" w:rsidRDefault="00266694" w:rsidP="00266694">
      <w:pPr>
        <w:pStyle w:val="SubsctionHeading2"/>
        <w:rPr>
          <w:kern w:val="2"/>
        </w:rPr>
      </w:pPr>
      <w:proofErr w:type="gramStart"/>
      <w:r w:rsidRPr="009150B5">
        <w:rPr>
          <w:kern w:val="2"/>
        </w:rPr>
        <w:t>2.</w:t>
      </w:r>
      <w:r>
        <w:rPr>
          <w:kern w:val="2"/>
        </w:rPr>
        <w:t xml:space="preserve">4.1 </w:t>
      </w:r>
      <w:r w:rsidRPr="009150B5">
        <w:rPr>
          <w:kern w:val="2"/>
        </w:rPr>
        <w:t xml:space="preserve"> </w:t>
      </w:r>
      <w:r>
        <w:rPr>
          <w:kern w:val="2"/>
        </w:rPr>
        <w:t>Experimental</w:t>
      </w:r>
      <w:proofErr w:type="gramEnd"/>
      <w:r>
        <w:rPr>
          <w:kern w:val="2"/>
        </w:rPr>
        <w:t xml:space="preserve"> setup</w:t>
      </w:r>
      <w:r w:rsidR="00E63DD5">
        <w:rPr>
          <w:kern w:val="2"/>
        </w:rPr>
        <w:t xml:space="preserve"> and results</w:t>
      </w:r>
    </w:p>
    <w:p w14:paraId="20FD80FF" w14:textId="4B0F0376" w:rsidR="00266694" w:rsidRDefault="00266694" w:rsidP="0073116A">
      <w:pPr>
        <w:pStyle w:val="14"/>
        <w:ind w:firstLine="90"/>
        <w:rPr>
          <w:kern w:val="2"/>
        </w:rPr>
      </w:pPr>
      <w:r>
        <w:rPr>
          <w:kern w:val="2"/>
        </w:rPr>
        <w:t>To appreciate the business contribution of this research initiative we conduct the performance evaluation in a realistic setting with real demand experienced in</w:t>
      </w:r>
      <w:r w:rsidR="00313FE9">
        <w:rPr>
          <w:kern w:val="2"/>
        </w:rPr>
        <w:t xml:space="preserve"> the factory of a </w:t>
      </w:r>
      <w:r w:rsidR="00DF43D8">
        <w:rPr>
          <w:kern w:val="2"/>
        </w:rPr>
        <w:t>business-to-business</w:t>
      </w:r>
      <w:r w:rsidR="00313FE9">
        <w:rPr>
          <w:kern w:val="2"/>
        </w:rPr>
        <w:t xml:space="preserve"> industrial electronic product</w:t>
      </w:r>
      <w:r w:rsidR="009D5CD0">
        <w:rPr>
          <w:kern w:val="2"/>
        </w:rPr>
        <w:t xml:space="preserve">. </w:t>
      </w:r>
      <w:r w:rsidR="00313FE9">
        <w:rPr>
          <w:kern w:val="2"/>
        </w:rPr>
        <w:t xml:space="preserve">Each timeslot corresponds to a month. </w:t>
      </w:r>
    </w:p>
    <w:p w14:paraId="4ED7713F" w14:textId="09357CBB" w:rsidR="00515840" w:rsidRDefault="001F41B7" w:rsidP="00F375FF">
      <w:pPr>
        <w:pStyle w:val="14"/>
        <w:spacing w:line="240" w:lineRule="auto"/>
        <w:ind w:firstLineChars="0" w:firstLine="0"/>
        <w:jc w:val="center"/>
        <w:rPr>
          <w:noProof/>
          <w:kern w:val="2"/>
        </w:rPr>
      </w:pPr>
      <w:r>
        <w:rPr>
          <w:noProof/>
          <w:kern w:val="2"/>
        </w:rPr>
        <w:drawing>
          <wp:inline distT="0" distB="0" distL="0" distR="0" wp14:anchorId="63FEBAC5" wp14:editId="60DD3D15">
            <wp:extent cx="2585331" cy="1609194"/>
            <wp:effectExtent l="0" t="0" r="5715" b="3810"/>
            <wp:docPr id="91144095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440954" name="Picture 1" descr="A graph of different colored bars&#10;&#10;Description automatically generated"/>
                    <pic:cNvPicPr/>
                  </pic:nvPicPr>
                  <pic:blipFill rotWithShape="1">
                    <a:blip r:embed="rId9" cstate="print">
                      <a:extLst>
                        <a:ext uri="{28A0092B-C50C-407E-A947-70E740481C1C}">
                          <a14:useLocalDpi xmlns:a14="http://schemas.microsoft.com/office/drawing/2010/main" val="0"/>
                        </a:ext>
                      </a:extLst>
                    </a:blip>
                    <a:srcRect l="5212" t="11169" r="9146"/>
                    <a:stretch/>
                  </pic:blipFill>
                  <pic:spPr bwMode="auto">
                    <a:xfrm>
                      <a:off x="0" y="0"/>
                      <a:ext cx="2586444" cy="1609887"/>
                    </a:xfrm>
                    <a:prstGeom prst="rect">
                      <a:avLst/>
                    </a:prstGeom>
                    <a:ln>
                      <a:noFill/>
                    </a:ln>
                    <a:extLst>
                      <a:ext uri="{53640926-AAD7-44D8-BBD7-CCE9431645EC}">
                        <a14:shadowObscured xmlns:a14="http://schemas.microsoft.com/office/drawing/2010/main"/>
                      </a:ext>
                    </a:extLst>
                  </pic:spPr>
                </pic:pic>
              </a:graphicData>
            </a:graphic>
          </wp:inline>
        </w:drawing>
      </w:r>
    </w:p>
    <w:p w14:paraId="2762387F" w14:textId="5FA5ECCC" w:rsidR="00D248AA" w:rsidRDefault="00515840" w:rsidP="00F375FF">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xml:space="preserve">: Total cost incurred by </w:t>
      </w:r>
      <w:r w:rsidR="001F41B7">
        <w:rPr>
          <w:noProof/>
          <w:kern w:val="2"/>
          <w:sz w:val="16"/>
          <w:szCs w:val="16"/>
        </w:rPr>
        <w:t>Baseline method (existing)</w:t>
      </w:r>
    </w:p>
    <w:p w14:paraId="5B99F5FA" w14:textId="7659E8CC" w:rsidR="00520E64" w:rsidRDefault="00520E64" w:rsidP="00FB083B">
      <w:pPr>
        <w:pStyle w:val="14"/>
        <w:ind w:firstLine="90"/>
        <w:rPr>
          <w:noProof/>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w:t>
      </w:r>
      <w:r w:rsidR="00F375FF">
        <w:rPr>
          <w:noProof/>
          <w:kern w:val="2"/>
        </w:rPr>
        <w:t>2020</w:t>
      </w:r>
      <w:r w:rsidRPr="00313FE9">
        <w:rPr>
          <w:noProof/>
          <w:kern w:val="2"/>
        </w:rPr>
        <w:t xml:space="preserve"> to </w:t>
      </w:r>
      <w:r w:rsidR="00F375FF">
        <w:rPr>
          <w:noProof/>
          <w:kern w:val="2"/>
        </w:rPr>
        <w:t>2023</w:t>
      </w:r>
      <w:r>
        <w:rPr>
          <w:noProof/>
          <w:kern w:val="2"/>
        </w:rPr>
        <w:t xml:space="preserve"> following the same mean and variance of the actual historical demand experienced by the factory. There are two important performance attributes, namely, i) average performance and, ii) risk. Average performance corresponds to the notion of cost incurred under the respective strategy in a nominal case where risk is associated with the worst case performance and closely related to the robustness of the objective function with respect to the decision variables</w:t>
      </w:r>
      <w:r w:rsidR="0089064A">
        <w:rPr>
          <w:noProof/>
          <w:kern w:val="2"/>
        </w:rPr>
        <w:t>. We evaluate the strategies with, i) in</w:t>
      </w:r>
      <w:r w:rsidR="00C62EAC">
        <w:rPr>
          <w:noProof/>
          <w:kern w:val="2"/>
        </w:rPr>
        <w:t>-</w:t>
      </w:r>
      <w:r w:rsidR="0089064A">
        <w:rPr>
          <w:noProof/>
          <w:kern w:val="2"/>
        </w:rPr>
        <w:t>sample and ii) out</w:t>
      </w:r>
      <w:r w:rsidR="00C62EAC">
        <w:rPr>
          <w:noProof/>
          <w:kern w:val="2"/>
        </w:rPr>
        <w:t>-</w:t>
      </w:r>
      <w:r w:rsidR="0089064A">
        <w:rPr>
          <w:noProof/>
          <w:kern w:val="2"/>
        </w:rPr>
        <w:t xml:space="preserve">sample inputs to effectiveness on similar inputs and </w:t>
      </w:r>
      <w:r w:rsidR="0089064A">
        <w:t>test the model's generalizability to new data. In</w:t>
      </w:r>
      <w:r w:rsidR="00C62EAC">
        <w:t>-</w:t>
      </w:r>
      <w:r w:rsidR="0089064A">
        <w:t xml:space="preserve">sample evaluation </w:t>
      </w:r>
      <w:r w:rsidR="0089064A" w:rsidRPr="007F3740">
        <w:t>measures the model's performance on the same dataset used to train or develop the optimization model</w:t>
      </w:r>
      <w:r w:rsidR="0089064A">
        <w:t xml:space="preserve">, </w:t>
      </w:r>
      <w:proofErr w:type="spellStart"/>
      <w:r w:rsidR="0089064A">
        <w:t>i.e</w:t>
      </w:r>
      <w:proofErr w:type="spellEnd"/>
      <w:r w:rsidR="0089064A">
        <w:t>, measures the objective function in the same instan</w:t>
      </w:r>
      <w:r w:rsidR="004D49FA">
        <w:t>ce.</w:t>
      </w:r>
    </w:p>
    <w:p w14:paraId="2CCE965F" w14:textId="5626333B" w:rsidR="00D248AA" w:rsidRDefault="001F41B7" w:rsidP="00AF160B">
      <w:pPr>
        <w:pStyle w:val="14"/>
        <w:spacing w:line="240" w:lineRule="auto"/>
        <w:ind w:firstLineChars="0" w:firstLine="0"/>
        <w:jc w:val="center"/>
        <w:rPr>
          <w:noProof/>
          <w:kern w:val="2"/>
          <w:sz w:val="16"/>
          <w:szCs w:val="16"/>
        </w:rPr>
      </w:pPr>
      <w:r>
        <w:rPr>
          <w:noProof/>
          <w:kern w:val="2"/>
          <w:sz w:val="16"/>
          <w:szCs w:val="16"/>
        </w:rPr>
        <w:drawing>
          <wp:inline distT="0" distB="0" distL="0" distR="0" wp14:anchorId="12884CF5" wp14:editId="57E0A9C1">
            <wp:extent cx="2578308" cy="1609388"/>
            <wp:effectExtent l="0" t="0" r="0" b="3810"/>
            <wp:docPr id="1799907654"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907654" name="Picture 3" descr="A graph of different colored bars&#10;&#10;Description automatically generated"/>
                    <pic:cNvPicPr/>
                  </pic:nvPicPr>
                  <pic:blipFill rotWithShape="1">
                    <a:blip r:embed="rId10" cstate="print">
                      <a:extLst>
                        <a:ext uri="{28A0092B-C50C-407E-A947-70E740481C1C}">
                          <a14:useLocalDpi xmlns:a14="http://schemas.microsoft.com/office/drawing/2010/main" val="0"/>
                        </a:ext>
                      </a:extLst>
                    </a:blip>
                    <a:srcRect l="5708" t="11166" r="8890"/>
                    <a:stretch/>
                  </pic:blipFill>
                  <pic:spPr bwMode="auto">
                    <a:xfrm>
                      <a:off x="0" y="0"/>
                      <a:ext cx="2579166" cy="1609923"/>
                    </a:xfrm>
                    <a:prstGeom prst="rect">
                      <a:avLst/>
                    </a:prstGeom>
                    <a:ln>
                      <a:noFill/>
                    </a:ln>
                    <a:extLst>
                      <a:ext uri="{53640926-AAD7-44D8-BBD7-CCE9431645EC}">
                        <a14:shadowObscured xmlns:a14="http://schemas.microsoft.com/office/drawing/2010/main"/>
                      </a:ext>
                    </a:extLst>
                  </pic:spPr>
                </pic:pic>
              </a:graphicData>
            </a:graphic>
          </wp:inline>
        </w:drawing>
      </w:r>
    </w:p>
    <w:p w14:paraId="58658262" w14:textId="59628F4E" w:rsidR="00F81FAF" w:rsidRDefault="00F81FAF" w:rsidP="00F97FB6">
      <w:pPr>
        <w:pStyle w:val="14"/>
        <w:spacing w:line="240" w:lineRule="auto"/>
        <w:ind w:firstLineChars="0" w:firstLine="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w:t>
      </w:r>
      <w:r w:rsidR="00DA3754">
        <w:rPr>
          <w:noProof/>
          <w:kern w:val="2"/>
          <w:sz w:val="16"/>
          <w:szCs w:val="16"/>
        </w:rPr>
        <w:t>-PPO</w:t>
      </w:r>
      <w:r>
        <w:rPr>
          <w:noProof/>
          <w:kern w:val="2"/>
          <w:sz w:val="16"/>
          <w:szCs w:val="16"/>
        </w:rPr>
        <w:t xml:space="preserve"> </w:t>
      </w:r>
    </w:p>
    <w:p w14:paraId="0427D507" w14:textId="3CEBC649" w:rsidR="00A704F6" w:rsidRDefault="001F41B7" w:rsidP="00CD475F">
      <w:pPr>
        <w:pStyle w:val="14"/>
        <w:spacing w:line="240" w:lineRule="auto"/>
        <w:ind w:firstLineChars="27" w:firstLine="49"/>
        <w:jc w:val="center"/>
        <w:rPr>
          <w:noProof/>
          <w:kern w:val="2"/>
        </w:rPr>
      </w:pPr>
      <w:r>
        <w:rPr>
          <w:noProof/>
          <w:kern w:val="2"/>
        </w:rPr>
        <w:drawing>
          <wp:inline distT="0" distB="0" distL="0" distR="0" wp14:anchorId="3033DFC6" wp14:editId="50969DBA">
            <wp:extent cx="2540184" cy="1623695"/>
            <wp:effectExtent l="0" t="0" r="0" b="1905"/>
            <wp:docPr id="221024223" name="Picture 4"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24223" name="Picture 4" descr="A graph of a cost&#10;&#10;Description automatically generated"/>
                    <pic:cNvPicPr/>
                  </pic:nvPicPr>
                  <pic:blipFill rotWithShape="1">
                    <a:blip r:embed="rId11" cstate="print">
                      <a:extLst>
                        <a:ext uri="{28A0092B-C50C-407E-A947-70E740481C1C}">
                          <a14:useLocalDpi xmlns:a14="http://schemas.microsoft.com/office/drawing/2010/main" val="0"/>
                        </a:ext>
                      </a:extLst>
                    </a:blip>
                    <a:srcRect l="6703" t="10340" r="9124"/>
                    <a:stretch/>
                  </pic:blipFill>
                  <pic:spPr bwMode="auto">
                    <a:xfrm>
                      <a:off x="0" y="0"/>
                      <a:ext cx="2540832" cy="1624109"/>
                    </a:xfrm>
                    <a:prstGeom prst="rect">
                      <a:avLst/>
                    </a:prstGeom>
                    <a:ln>
                      <a:noFill/>
                    </a:ln>
                    <a:extLst>
                      <a:ext uri="{53640926-AAD7-44D8-BBD7-CCE9431645EC}">
                        <a14:shadowObscured xmlns:a14="http://schemas.microsoft.com/office/drawing/2010/main"/>
                      </a:ext>
                    </a:extLst>
                  </pic:spPr>
                </pic:pic>
              </a:graphicData>
            </a:graphic>
          </wp:inline>
        </w:drawing>
      </w:r>
    </w:p>
    <w:p w14:paraId="1EF9F2E2" w14:textId="70FDB544" w:rsid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w:t>
      </w:r>
      <w:r w:rsidR="002E64D1">
        <w:rPr>
          <w:noProof/>
          <w:kern w:val="2"/>
          <w:sz w:val="16"/>
          <w:szCs w:val="16"/>
        </w:rPr>
        <w:t>D</w:t>
      </w:r>
      <w:r>
        <w:rPr>
          <w:noProof/>
          <w:kern w:val="2"/>
          <w:sz w:val="16"/>
          <w:szCs w:val="16"/>
        </w:rPr>
        <w:t xml:space="preserve">etrministic optimization </w:t>
      </w:r>
    </w:p>
    <w:p w14:paraId="63DA46CC" w14:textId="580BC51A" w:rsidR="00C65578" w:rsidRDefault="001F41B7" w:rsidP="00520E64">
      <w:pPr>
        <w:pStyle w:val="14"/>
        <w:spacing w:line="240" w:lineRule="auto"/>
        <w:ind w:firstLine="90"/>
        <w:jc w:val="center"/>
        <w:rPr>
          <w:noProof/>
          <w:kern w:val="2"/>
        </w:rPr>
      </w:pPr>
      <w:r>
        <w:rPr>
          <w:noProof/>
          <w:kern w:val="2"/>
        </w:rPr>
        <w:drawing>
          <wp:inline distT="0" distB="0" distL="0" distR="0" wp14:anchorId="56954917" wp14:editId="6340AB28">
            <wp:extent cx="2669518" cy="1508760"/>
            <wp:effectExtent l="0" t="0" r="0" b="0"/>
            <wp:docPr id="616685320"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85320" name="Picture 6" descr="A diagram of a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4675" cy="1517327"/>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72E27593" w14:textId="77777777" w:rsidR="00CD475F" w:rsidRDefault="004D49FA" w:rsidP="004D49FA">
      <w:pPr>
        <w:pStyle w:val="14"/>
        <w:spacing w:line="240" w:lineRule="auto"/>
        <w:ind w:firstLine="90"/>
      </w:pPr>
      <w:r>
        <w:t xml:space="preserve">More specifically in this, the optimization problem is solved with one of inputs and optimal order is computed. </w:t>
      </w:r>
    </w:p>
    <w:p w14:paraId="1557E020" w14:textId="7244BFB6" w:rsidR="00C4507C" w:rsidRDefault="004D49FA" w:rsidP="00CD475F">
      <w:pPr>
        <w:pStyle w:val="14"/>
        <w:ind w:firstLine="90"/>
        <w:rPr>
          <w:kern w:val="2"/>
        </w:rPr>
      </w:pPr>
      <w:r>
        <w:t xml:space="preserve">Now this solution is applied on 100 other instances of input data </w:t>
      </w:r>
      <w:r>
        <w:lastRenderedPageBreak/>
        <w:t>and the objective function is computed. The results obtained thus far makes some assumptions about the cost of storage and backlog.</w:t>
      </w:r>
      <w:r w:rsidR="00F97FB6">
        <w:t xml:space="preserve"> On the other hand, out</w:t>
      </w:r>
      <w:r w:rsidR="00C62EAC">
        <w:t>-</w:t>
      </w:r>
      <w:r w:rsidR="00F97FB6">
        <w:t xml:space="preserve">sample evaluation measures the model's performance on a separate, unseen dataset not used during the model's training phase, </w:t>
      </w:r>
      <w:proofErr w:type="spellStart"/>
      <w:r w:rsidR="00F97FB6">
        <w:t>i.e</w:t>
      </w:r>
      <w:proofErr w:type="spellEnd"/>
      <w:r w:rsidR="00F97FB6">
        <w:t xml:space="preserve"> measures the objective function with another set of input data.</w:t>
      </w:r>
      <w:r w:rsidR="00F926D2">
        <w:t xml:space="preserve"> </w:t>
      </w:r>
      <w:r w:rsidR="00F926D2">
        <w:rPr>
          <w:kern w:val="2"/>
        </w:rPr>
        <w:t>Table 1 given above provides the summary statistics of the evaluations we perform. Fig.2, 3 and 4 shows the cost incurred under baseline, SAA-PPO and deterministic strategies, respectively.</w:t>
      </w:r>
      <w:r w:rsidR="00CD475F">
        <w:t xml:space="preserve"> </w:t>
      </w:r>
      <w:r w:rsidR="001E52CE">
        <w:rPr>
          <w:kern w:val="2"/>
        </w:rPr>
        <w:t>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out</w:t>
      </w:r>
      <w:r w:rsidR="00C62EAC">
        <w:rPr>
          <w:kern w:val="2"/>
        </w:rPr>
        <w:t>-</w:t>
      </w:r>
      <w:r w:rsidR="001E52CE">
        <w:rPr>
          <w:kern w:val="2"/>
        </w:rPr>
        <w:t>sample performance of deterministic strategy is still better than in</w:t>
      </w:r>
      <w:r w:rsidR="00C62EAC">
        <w:rPr>
          <w:kern w:val="2"/>
        </w:rPr>
        <w:t>-</w:t>
      </w:r>
      <w:r w:rsidR="001E52CE">
        <w:rPr>
          <w:kern w:val="2"/>
        </w:rPr>
        <w:t>sample performance of baseline. This highlights the great potential of mathematical optimization-based procurement management.</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51E7FC" w:rsidR="00E76447" w:rsidRPr="00F81FAF" w:rsidRDefault="001F41B7" w:rsidP="00826AA1">
      <w:pPr>
        <w:pStyle w:val="14"/>
        <w:spacing w:line="240" w:lineRule="auto"/>
        <w:ind w:firstLine="80"/>
        <w:jc w:val="center"/>
        <w:rPr>
          <w:noProof/>
          <w:kern w:val="2"/>
          <w:sz w:val="16"/>
          <w:szCs w:val="16"/>
        </w:rPr>
      </w:pPr>
      <w:r w:rsidRPr="001F41B7">
        <w:rPr>
          <w:noProof/>
          <w:kern w:val="2"/>
          <w:sz w:val="16"/>
          <w:szCs w:val="16"/>
        </w:rPr>
        <w:drawing>
          <wp:inline distT="0" distB="0" distL="0" distR="0" wp14:anchorId="383D7787" wp14:editId="285CE6D8">
            <wp:extent cx="2546350" cy="949260"/>
            <wp:effectExtent l="0" t="0" r="6350" b="3810"/>
            <wp:docPr id="1537389161" name="Picture 1" descr="A table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89161" name="Picture 1" descr="A table of numbers and a number&#10;&#10;Description automatically generated with medium confidence"/>
                    <pic:cNvPicPr/>
                  </pic:nvPicPr>
                  <pic:blipFill>
                    <a:blip r:embed="rId13"/>
                    <a:stretch>
                      <a:fillRect/>
                    </a:stretch>
                  </pic:blipFill>
                  <pic:spPr>
                    <a:xfrm>
                      <a:off x="0" y="0"/>
                      <a:ext cx="2573295" cy="959305"/>
                    </a:xfrm>
                    <a:prstGeom prst="rect">
                      <a:avLst/>
                    </a:prstGeom>
                  </pic:spPr>
                </pic:pic>
              </a:graphicData>
            </a:graphic>
          </wp:inline>
        </w:drawing>
      </w:r>
    </w:p>
    <w:p w14:paraId="7A915C87" w14:textId="1FFD4A27" w:rsidR="003241E0" w:rsidRDefault="0076228C" w:rsidP="005F4138">
      <w:pPr>
        <w:pStyle w:val="14"/>
        <w:ind w:firstLineChars="27" w:firstLine="49"/>
        <w:rPr>
          <w:kern w:val="2"/>
        </w:rPr>
      </w:pPr>
      <w:r>
        <w:rPr>
          <w:kern w:val="2"/>
        </w:rPr>
        <w:t xml:space="preserve">As observed in demand forecast </w:t>
      </w:r>
      <w:proofErr w:type="gramStart"/>
      <w:r>
        <w:rPr>
          <w:kern w:val="2"/>
        </w:rPr>
        <w:t>project</w:t>
      </w:r>
      <w:proofErr w:type="gramEnd"/>
      <w:r>
        <w:rPr>
          <w:kern w:val="2"/>
        </w:rPr>
        <w:t xml:space="preserve"> we observe for some product the forecast error is very high </w:t>
      </w:r>
      <w:r w:rsidR="001A1B9B">
        <w:rPr>
          <w:kern w:val="2"/>
        </w:rPr>
        <w:t>while</w:t>
      </w:r>
      <w:r>
        <w:rPr>
          <w:kern w:val="2"/>
        </w:rPr>
        <w:t xml:space="preserve"> for some products it is very low</w:t>
      </w:r>
      <w:r w:rsidR="002E64D1">
        <w:rPr>
          <w:kern w:val="2"/>
        </w:rPr>
        <w:t xml:space="preserve"> [2]</w:t>
      </w:r>
      <w:r>
        <w:rPr>
          <w:kern w:val="2"/>
        </w:rPr>
        <w:t>. The in</w:t>
      </w:r>
      <w:r w:rsidR="00C62EAC">
        <w:rPr>
          <w:kern w:val="2"/>
        </w:rPr>
        <w:t>-</w:t>
      </w:r>
      <w:r>
        <w:rPr>
          <w:kern w:val="2"/>
        </w:rPr>
        <w:t>sample cost is more representative in the low forecast</w:t>
      </w:r>
      <w:r w:rsidR="00F375FF">
        <w:rPr>
          <w:kern w:val="2"/>
        </w:rPr>
        <w:t xml:space="preserve"> error</w:t>
      </w:r>
      <w:r>
        <w:rPr>
          <w:kern w:val="2"/>
        </w:rPr>
        <w:t xml:space="preserve"> arena whereas out</w:t>
      </w:r>
      <w:r w:rsidR="00C62EAC">
        <w:rPr>
          <w:kern w:val="2"/>
        </w:rPr>
        <w:t>-</w:t>
      </w:r>
      <w:r>
        <w:rPr>
          <w:kern w:val="2"/>
        </w:rPr>
        <w:t>sample cost is more representative in the high demand forecast error arena.</w:t>
      </w:r>
      <w:r w:rsidR="005F4138">
        <w:rPr>
          <w:kern w:val="2"/>
        </w:rPr>
        <w:t xml:space="preserve"> </w:t>
      </w:r>
      <w:r w:rsidR="003241E0">
        <w:rPr>
          <w:kern w:val="2"/>
        </w:rPr>
        <w:t>To standardize the variance around the mean we report the coefficient of variance (</w:t>
      </w:r>
      <w:proofErr w:type="spellStart"/>
      <w:r w:rsidR="003241E0">
        <w:rPr>
          <w:kern w:val="2"/>
        </w:rPr>
        <w:t>CoV</w:t>
      </w:r>
      <w:proofErr w:type="spellEnd"/>
      <w:r w:rsidR="003241E0">
        <w:rPr>
          <w:kern w:val="2"/>
        </w:rPr>
        <w:t>), which is defined as</w:t>
      </w:r>
      <w:r w:rsidR="008D2012">
        <w:rPr>
          <w:kern w:val="2"/>
        </w:rPr>
        <w:t>:</w:t>
      </w:r>
    </w:p>
    <w:p w14:paraId="359791D1" w14:textId="34379E2E" w:rsidR="003241E0" w:rsidRDefault="003241E0" w:rsidP="007D1D93">
      <w:pPr>
        <w:pStyle w:val="14"/>
        <w:spacing w:line="240" w:lineRule="auto"/>
        <w:ind w:firstLine="90"/>
        <w:jc w:val="right"/>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r w:rsidR="007D1D93">
        <w:rPr>
          <w:kern w:val="2"/>
        </w:rPr>
        <w:t xml:space="preserve">                      (15)</w:t>
      </w:r>
    </w:p>
    <w:p w14:paraId="2B8B75AA" w14:textId="527B8EA5" w:rsidR="00F375FF" w:rsidRDefault="003241E0" w:rsidP="003241E0">
      <w:pPr>
        <w:pStyle w:val="14"/>
        <w:ind w:firstLine="90"/>
        <w:rPr>
          <w:kern w:val="2"/>
        </w:rPr>
      </w:pP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roofErr w:type="gramStart"/>
      <w:r>
        <w:rPr>
          <w:kern w:val="2"/>
        </w:rPr>
        <w:t>Fig.(</w:t>
      </w:r>
      <w:proofErr w:type="gramEnd"/>
      <w:r w:rsidR="00A73C7E">
        <w:rPr>
          <w:kern w:val="2"/>
        </w:rPr>
        <w:t>5</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Experiments show that compared between SAA</w:t>
      </w:r>
      <w:r w:rsidR="00DA3754">
        <w:rPr>
          <w:kern w:val="2"/>
        </w:rPr>
        <w:t>-PPO</w:t>
      </w:r>
      <w:r w:rsidR="003109B9">
        <w:rPr>
          <w:kern w:val="2"/>
        </w:rPr>
        <w:t xml:space="preserve"> with </w:t>
      </w:r>
      <w:r>
        <w:rPr>
          <w:kern w:val="2"/>
        </w:rPr>
        <w:t>baseline (both out</w:t>
      </w:r>
      <w:r w:rsidR="00C62EAC">
        <w:rPr>
          <w:kern w:val="2"/>
        </w:rPr>
        <w:t>-</w:t>
      </w:r>
      <w:r>
        <w:rPr>
          <w:kern w:val="2"/>
        </w:rPr>
        <w:t xml:space="preserve">sample) </w:t>
      </w:r>
      <w:r w:rsidR="003109B9">
        <w:rPr>
          <w:kern w:val="2"/>
        </w:rPr>
        <w:t>there is 43.3% decrease in average cost computed across 100 instances of synthetic demand.</w:t>
      </w:r>
      <w:r>
        <w:rPr>
          <w:kern w:val="2"/>
        </w:rPr>
        <w:t xml:space="preserve"> In the context of </w:t>
      </w:r>
      <w:proofErr w:type="spellStart"/>
      <w:r w:rsidRPr="007D1D93">
        <w:rPr>
          <w:i/>
          <w:iCs/>
          <w:kern w:val="2"/>
        </w:rPr>
        <w:t>CoV</w:t>
      </w:r>
      <w:proofErr w:type="spellEnd"/>
      <w:r>
        <w:rPr>
          <w:kern w:val="2"/>
        </w:rPr>
        <w:t xml:space="preserve"> there is a decrease of 79.6% in SAA</w:t>
      </w:r>
      <w:r w:rsidR="00DA3754">
        <w:rPr>
          <w:kern w:val="2"/>
        </w:rPr>
        <w:t>-PPO</w:t>
      </w:r>
      <w:r>
        <w:rPr>
          <w:kern w:val="2"/>
        </w:rPr>
        <w:t xml:space="preserve"> over the Baseline strategy for procurement management. </w:t>
      </w:r>
    </w:p>
    <w:p w14:paraId="77A08FC3" w14:textId="77777777" w:rsidR="00FB4E90" w:rsidRDefault="00FB4E90" w:rsidP="003241E0">
      <w:pPr>
        <w:pStyle w:val="14"/>
        <w:ind w:firstLine="90"/>
        <w:rPr>
          <w:kern w:val="2"/>
        </w:rPr>
      </w:pPr>
    </w:p>
    <w:p w14:paraId="1B4D0AD9" w14:textId="523CA1B4" w:rsidR="00FB4E90" w:rsidRPr="009150B5" w:rsidRDefault="00FB4E90" w:rsidP="00FB4E90">
      <w:pPr>
        <w:pStyle w:val="SubsctionHeading2"/>
        <w:rPr>
          <w:kern w:val="2"/>
        </w:rPr>
      </w:pPr>
      <w:proofErr w:type="gramStart"/>
      <w:r w:rsidRPr="009150B5">
        <w:rPr>
          <w:kern w:val="2"/>
        </w:rPr>
        <w:t>2.</w:t>
      </w:r>
      <w:r>
        <w:rPr>
          <w:kern w:val="2"/>
        </w:rPr>
        <w:t xml:space="preserve">4.2 </w:t>
      </w:r>
      <w:r w:rsidRPr="009150B5">
        <w:rPr>
          <w:kern w:val="2"/>
        </w:rPr>
        <w:t xml:space="preserve"> </w:t>
      </w:r>
      <w:r>
        <w:rPr>
          <w:kern w:val="2"/>
        </w:rPr>
        <w:t>Evaluation</w:t>
      </w:r>
      <w:proofErr w:type="gramEnd"/>
      <w:r>
        <w:rPr>
          <w:kern w:val="2"/>
        </w:rPr>
        <w:t xml:space="preserve"> with a PID device solutions business division</w:t>
      </w:r>
    </w:p>
    <w:p w14:paraId="19E2229A" w14:textId="032531DC" w:rsidR="001E52CE" w:rsidRPr="00CE6997" w:rsidRDefault="00E5329D" w:rsidP="001E52CE">
      <w:pPr>
        <w:pStyle w:val="14"/>
        <w:ind w:firstLine="90"/>
        <w:rPr>
          <w:kern w:val="2"/>
        </w:rPr>
      </w:pPr>
      <w:r w:rsidRPr="00CE6997">
        <w:t>A</w:t>
      </w:r>
      <w:r w:rsidR="001E52CE" w:rsidRPr="00CE6997">
        <w:t xml:space="preserve"> PID device solutions BD </w:t>
      </w:r>
      <w:r w:rsidRPr="00CE6997">
        <w:t xml:space="preserve">is </w:t>
      </w:r>
      <w:r w:rsidR="001E52CE" w:rsidRPr="00CE6997">
        <w:t xml:space="preserve">in the process of </w:t>
      </w:r>
      <w:r w:rsidRPr="00CE6997">
        <w:t xml:space="preserve">adopting </w:t>
      </w:r>
      <w:r w:rsidR="001E52CE" w:rsidRPr="00CE6997">
        <w:t>our technology</w:t>
      </w:r>
      <w:r w:rsidR="00D06462" w:rsidRPr="002C705B">
        <w:t>.</w:t>
      </w:r>
      <w:r w:rsidR="002C705B">
        <w:t xml:space="preserve"> </w:t>
      </w:r>
      <w:r w:rsidR="002C705B" w:rsidRPr="002C705B">
        <w:t xml:space="preserve">We tested over one realized instance of actual demand. Some simplification is adopted, such as single supplier, due to information constraint. </w:t>
      </w:r>
      <w:r w:rsidR="001E52CE" w:rsidRPr="002C705B">
        <w:t xml:space="preserve">Under this simplistic setting </w:t>
      </w:r>
      <w:r w:rsidRPr="002C705B">
        <w:t>we</w:t>
      </w:r>
      <w:r w:rsidR="001E52CE" w:rsidRPr="002C705B">
        <w:t xml:space="preserve"> perform our experiment and compared </w:t>
      </w:r>
      <w:r w:rsidR="001E52CE" w:rsidRPr="00CE6997">
        <w:t>the actual cost with the cost obtained from the deterministic optimization presented in (1) to (11)</w:t>
      </w:r>
      <w:r w:rsidR="00336080" w:rsidRPr="00CE6997">
        <w:t xml:space="preserve"> with safety inventory of 14 days</w:t>
      </w:r>
      <w:r w:rsidR="001E52CE" w:rsidRPr="00CE6997">
        <w:t xml:space="preserve">. </w:t>
      </w:r>
      <w:r w:rsidR="00336080" w:rsidRPr="00CE6997">
        <w:t>The result</w:t>
      </w:r>
      <w:r w:rsidR="001E52CE" w:rsidRPr="00CE6997">
        <w:t xml:space="preserve"> shows 24.8% reduction </w:t>
      </w:r>
      <w:r w:rsidR="00336080" w:rsidRPr="00CE6997">
        <w:t>in operating cost</w:t>
      </w:r>
      <w:r w:rsidR="001E52CE" w:rsidRPr="00CE6997">
        <w:t xml:space="preserve">. Some more experiments with SAA-PPO are under progress with the business users. </w:t>
      </w:r>
      <w:r w:rsidRPr="00CE6997">
        <w:t>T</w:t>
      </w:r>
      <w:r w:rsidR="00FB4E90" w:rsidRPr="00CE6997">
        <w:t>he framework developed in th</w:t>
      </w:r>
      <w:r w:rsidRPr="00CE6997">
        <w:t>is</w:t>
      </w:r>
      <w:r w:rsidR="00FB4E90" w:rsidRPr="00CE6997">
        <w:t xml:space="preserve"> paper is </w:t>
      </w:r>
      <w:r w:rsidRPr="00CE6997">
        <w:t>comprehensive</w:t>
      </w:r>
      <w:r w:rsidR="00FB4E90" w:rsidRPr="00CE6997">
        <w:t xml:space="preserve"> and considers the complex case with multiple suppliers</w:t>
      </w:r>
      <w:r w:rsidR="00336080" w:rsidRPr="00CE6997">
        <w:t xml:space="preserve">, nevertheless </w:t>
      </w:r>
      <w:r w:rsidR="00336080" w:rsidRPr="00CE6997">
        <w:t xml:space="preserve">it supports such simple cases as well resulting in significant operating cost reduction. </w:t>
      </w:r>
    </w:p>
    <w:p w14:paraId="2A814F3D" w14:textId="7FE266B7" w:rsidR="003109B9" w:rsidRDefault="003241E0" w:rsidP="003241E0">
      <w:pPr>
        <w:pStyle w:val="14"/>
        <w:ind w:firstLine="90"/>
        <w:rPr>
          <w:noProof/>
          <w:kern w:val="2"/>
        </w:rPr>
      </w:pPr>
      <w:r>
        <w:rPr>
          <w:kern w:val="2"/>
        </w:rPr>
        <w:t xml:space="preserve">  </w:t>
      </w:r>
      <w:r w:rsidR="003109B9">
        <w:rPr>
          <w:kern w:val="2"/>
        </w:rPr>
        <w:t xml:space="preserve"> </w:t>
      </w:r>
    </w:p>
    <w:p w14:paraId="5BD7F926" w14:textId="64A0978A" w:rsidR="00F375FF" w:rsidRPr="009150B5" w:rsidRDefault="00F375FF" w:rsidP="00F375FF">
      <w:pPr>
        <w:pStyle w:val="SubsctionHeading2"/>
        <w:spacing w:line="240" w:lineRule="auto"/>
        <w:jc w:val="left"/>
        <w:rPr>
          <w:kern w:val="2"/>
        </w:rPr>
      </w:pPr>
      <w:proofErr w:type="gramStart"/>
      <w:r w:rsidRPr="009150B5">
        <w:rPr>
          <w:kern w:val="2"/>
        </w:rPr>
        <w:t>2.</w:t>
      </w:r>
      <w:r>
        <w:rPr>
          <w:kern w:val="2"/>
        </w:rPr>
        <w:t>5</w:t>
      </w:r>
      <w:r w:rsidRPr="009150B5">
        <w:rPr>
          <w:kern w:val="2"/>
        </w:rPr>
        <w:t xml:space="preserve">  </w:t>
      </w:r>
      <w:r>
        <w:rPr>
          <w:kern w:val="2"/>
        </w:rPr>
        <w:t>Technology</w:t>
      </w:r>
      <w:proofErr w:type="gramEnd"/>
      <w:r>
        <w:rPr>
          <w:kern w:val="2"/>
        </w:rPr>
        <w:t xml:space="preserve"> roadmap</w:t>
      </w:r>
    </w:p>
    <w:p w14:paraId="652388D7" w14:textId="77777777" w:rsidR="00CD475F" w:rsidRDefault="00F375FF" w:rsidP="00085319">
      <w:pPr>
        <w:pStyle w:val="SubsctionHeading2"/>
        <w:rPr>
          <w:rStyle w:val="Normal0"/>
          <w:kern w:val="2"/>
        </w:rPr>
      </w:pPr>
      <w:r w:rsidRPr="009150B5">
        <w:rPr>
          <w:rStyle w:val="Normal0"/>
          <w:kern w:val="2"/>
        </w:rPr>
        <w:t xml:space="preserve"> </w:t>
      </w:r>
      <w:r w:rsidRPr="00397BCE">
        <w:rPr>
          <w:rStyle w:val="Normal0"/>
          <w:kern w:val="2"/>
        </w:rPr>
        <w:t>The theme of data driven risk averse multiperiod robust optimization is a new theme in PID company and the results presented in this paper is just middle</w:t>
      </w:r>
      <w:r>
        <w:rPr>
          <w:rStyle w:val="Normal0"/>
          <w:kern w:val="2"/>
        </w:rPr>
        <w:t xml:space="preserve"> </w:t>
      </w:r>
      <w:r w:rsidRPr="00397BCE">
        <w:rPr>
          <w:rStyle w:val="Normal0"/>
          <w:kern w:val="2"/>
        </w:rPr>
        <w:t>fruit.</w:t>
      </w:r>
      <w:r>
        <w:rPr>
          <w:rStyle w:val="Normal0"/>
          <w:kern w:val="2"/>
        </w:rPr>
        <w:t xml:space="preserve"> </w:t>
      </w:r>
      <w:r w:rsidR="004D49FA">
        <w:rPr>
          <w:rStyle w:val="Normal0"/>
          <w:kern w:val="2"/>
        </w:rPr>
        <w:t>With ongoing digital transformation initiatives, we are likely to have transition to AI powered inventory management of which procurement management is an instrumental component. The SAA</w:t>
      </w:r>
      <w:r w:rsidR="00DA3754">
        <w:rPr>
          <w:rStyle w:val="Normal0"/>
          <w:kern w:val="2"/>
        </w:rPr>
        <w:t>-PPO</w:t>
      </w:r>
      <w:r w:rsidR="004D49FA">
        <w:rPr>
          <w:rStyle w:val="Normal0"/>
          <w:kern w:val="2"/>
        </w:rPr>
        <w:t xml:space="preserve"> model presented in this paper is a starting point for stochastic optimization and we wish to develop advanced robust optimization-based techniques to address this issue.</w:t>
      </w:r>
      <w:r w:rsidR="00085319">
        <w:rPr>
          <w:rStyle w:val="Normal0"/>
          <w:kern w:val="2"/>
        </w:rPr>
        <w:t xml:space="preserve"> We found some advanced and customized variant of distributionally robust optimization as the probability distributions of the input parameters are not known in advance </w:t>
      </w:r>
      <w:r w:rsidR="00085319">
        <w:rPr>
          <w:rStyle w:val="Normal0"/>
          <w:kern w:val="2"/>
        </w:rPr>
        <w:fldChar w:fldCharType="begin"/>
      </w:r>
      <w:r w:rsidR="00085319">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085319">
        <w:rPr>
          <w:rStyle w:val="Normal0"/>
          <w:kern w:val="2"/>
        </w:rPr>
        <w:fldChar w:fldCharType="separate"/>
      </w:r>
      <w:r w:rsidR="00085319">
        <w:rPr>
          <w:rStyle w:val="Normal0"/>
          <w:noProof/>
          <w:kern w:val="2"/>
        </w:rPr>
        <w:t>[4]</w:t>
      </w:r>
      <w:r w:rsidR="00085319">
        <w:rPr>
          <w:rStyle w:val="Normal0"/>
          <w:kern w:val="2"/>
        </w:rPr>
        <w:fldChar w:fldCharType="end"/>
      </w:r>
      <w:r w:rsidR="00085319">
        <w:rPr>
          <w:rStyle w:val="Normal0"/>
          <w:kern w:val="2"/>
        </w:rPr>
        <w:t xml:space="preserve">, </w:t>
      </w:r>
      <w:r w:rsidR="00085319">
        <w:rPr>
          <w:rStyle w:val="Normal0"/>
          <w:kern w:val="2"/>
        </w:rPr>
        <w:fldChar w:fldCharType="begin"/>
      </w:r>
      <w:r w:rsidR="00085319">
        <w:rPr>
          <w:rStyle w:val="Normal0"/>
          <w:kern w:val="2"/>
        </w:rPr>
        <w:instrText xml:space="preserve"> ADDIN EN.CITE &lt;EndNote&gt;&lt;Cite&gt;&lt;Author&gt;Bertsimas&lt;/Author&gt;&lt;Year&gt;2006&lt;/Year&gt;&lt;RecNum&gt;4&lt;/RecNum&gt;&lt;DisplayText&gt;[5]&lt;/DisplayText&gt;&lt;record&gt;&lt;rec-number&gt;4&lt;/rec-number&gt;&lt;foreign-keys&gt;&lt;key app="EN" db-id="fzterxse5w0epfesfwsp0xx505xxf0pasaa9" timestamp="1721562772"&gt;4&lt;/key&gt;&lt;/foreign-keys&gt;&lt;ref-type name="Journal Article"&gt;17&lt;/ref-type&gt;&lt;contributors&gt;&lt;authors&gt;&lt;author&gt;Bertsimas, Dimitris&lt;/author&gt;&lt;author&gt;Thiele, Aurélie&lt;/author&gt;&lt;/authors&gt;&lt;/contributors&gt;&lt;titles&gt;&lt;title&gt;A robust optimization approach to inventory theory&lt;/title&gt;&lt;secondary-title&gt;Operations research&lt;/secondary-title&gt;&lt;/titles&gt;&lt;periodical&gt;&lt;full-title&gt;Operations research&lt;/full-title&gt;&lt;/periodical&gt;&lt;pages&gt;150-168&lt;/pages&gt;&lt;volume&gt;54&lt;/volume&gt;&lt;number&gt;1&lt;/number&gt;&lt;dates&gt;&lt;year&gt;2006&lt;/year&gt;&lt;/dates&gt;&lt;isbn&gt;0030-364X&lt;/isbn&gt;&lt;urls&gt;&lt;/urls&gt;&lt;/record&gt;&lt;/Cite&gt;&lt;/EndNote&gt;</w:instrText>
      </w:r>
      <w:r w:rsidR="00085319">
        <w:rPr>
          <w:rStyle w:val="Normal0"/>
          <w:kern w:val="2"/>
        </w:rPr>
        <w:fldChar w:fldCharType="separate"/>
      </w:r>
      <w:r w:rsidR="00085319">
        <w:rPr>
          <w:rStyle w:val="Normal0"/>
          <w:noProof/>
          <w:kern w:val="2"/>
        </w:rPr>
        <w:t>[5]</w:t>
      </w:r>
      <w:r w:rsidR="00085319">
        <w:rPr>
          <w:rStyle w:val="Normal0"/>
          <w:kern w:val="2"/>
        </w:rPr>
        <w:fldChar w:fldCharType="end"/>
      </w:r>
      <w:r w:rsidR="00085319">
        <w:rPr>
          <w:rStyle w:val="Normal0"/>
          <w:kern w:val="2"/>
        </w:rPr>
        <w:t xml:space="preserve"> can be useful for our problem. Additionally, we only observe one realization of the historical parameters that serve as inputs to the optimization problem, so distributional assumptions with parametric family of models may be restrictive.  </w:t>
      </w:r>
    </w:p>
    <w:p w14:paraId="25AC3095" w14:textId="75A20EED" w:rsidR="00085319" w:rsidRPr="009150B5" w:rsidRDefault="00085319" w:rsidP="00085319">
      <w:pPr>
        <w:pStyle w:val="SubsctionHeading2"/>
        <w:rPr>
          <w:rStyle w:val="Normal0"/>
          <w:kern w:val="2"/>
        </w:rPr>
      </w:pPr>
      <w:r>
        <w:rPr>
          <w:rStyle w:val="Normal0"/>
          <w:kern w:val="2"/>
        </w:rPr>
        <w:t xml:space="preserve">     </w:t>
      </w:r>
    </w:p>
    <w:p w14:paraId="58BFF753" w14:textId="4C979D32" w:rsidR="00C702C9" w:rsidRDefault="00F97FB6" w:rsidP="00940063">
      <w:pPr>
        <w:pStyle w:val="14"/>
        <w:spacing w:line="240" w:lineRule="auto"/>
        <w:ind w:firstLine="90"/>
        <w:rPr>
          <w:noProof/>
          <w:kern w:val="2"/>
        </w:rPr>
      </w:pPr>
      <w:r>
        <w:rPr>
          <w:noProof/>
          <w:kern w:val="2"/>
        </w:rPr>
        <w:drawing>
          <wp:inline distT="0" distB="0" distL="0" distR="0" wp14:anchorId="6F7655FC" wp14:editId="1723B9AB">
            <wp:extent cx="2948940" cy="1558844"/>
            <wp:effectExtent l="0" t="0" r="3810" b="3810"/>
            <wp:docPr id="1312545413"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45413" name="Picture 7" descr="A screenshot of a graph&#10;&#10;Description automatically generated"/>
                    <pic:cNvPicPr/>
                  </pic:nvPicPr>
                  <pic:blipFill rotWithShape="1">
                    <a:blip r:embed="rId15" cstate="print">
                      <a:extLst>
                        <a:ext uri="{28A0092B-C50C-407E-A947-70E740481C1C}">
                          <a14:useLocalDpi xmlns:a14="http://schemas.microsoft.com/office/drawing/2010/main" val="0"/>
                        </a:ext>
                      </a:extLst>
                    </a:blip>
                    <a:srcRect t="3041" b="4462"/>
                    <a:stretch/>
                  </pic:blipFill>
                  <pic:spPr bwMode="auto">
                    <a:xfrm>
                      <a:off x="0" y="0"/>
                      <a:ext cx="2977126" cy="1573743"/>
                    </a:xfrm>
                    <a:prstGeom prst="rect">
                      <a:avLst/>
                    </a:prstGeom>
                    <a:ln>
                      <a:noFill/>
                    </a:ln>
                    <a:extLst>
                      <a:ext uri="{53640926-AAD7-44D8-BBD7-CCE9431645EC}">
                        <a14:shadowObscured xmlns:a14="http://schemas.microsoft.com/office/drawing/2010/main"/>
                      </a:ext>
                    </a:extLst>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2C07737D" w14:textId="77777777" w:rsidR="000061A6" w:rsidRPr="009150B5" w:rsidRDefault="000061A6" w:rsidP="006B7E75">
      <w:pPr>
        <w:pStyle w:val="SubsctionHeading2"/>
        <w:rPr>
          <w:rStyle w:val="Normal0"/>
          <w:kern w:val="2"/>
        </w:rPr>
      </w:pPr>
    </w:p>
    <w:p w14:paraId="60863878" w14:textId="77777777" w:rsidR="002D47A5" w:rsidRPr="009150B5" w:rsidRDefault="000061A6" w:rsidP="000061A6">
      <w:pPr>
        <w:pStyle w:val="SubsctionHeading2"/>
        <w:rPr>
          <w:kern w:val="2"/>
          <w:sz w:val="22"/>
          <w:szCs w:val="22"/>
        </w:rPr>
      </w:pPr>
      <w:proofErr w:type="gramStart"/>
      <w:r w:rsidRPr="009150B5">
        <w:rPr>
          <w:kern w:val="2"/>
          <w:sz w:val="22"/>
          <w:szCs w:val="22"/>
        </w:rPr>
        <w:t xml:space="preserve">3  </w:t>
      </w:r>
      <w:r w:rsidR="00BD2813" w:rsidRPr="009150B5">
        <w:rPr>
          <w:rStyle w:val="SectionHeading-20"/>
          <w:szCs w:val="22"/>
        </w:rPr>
        <w:t>Conclusions</w:t>
      </w:r>
      <w:proofErr w:type="gramEnd"/>
    </w:p>
    <w:p w14:paraId="14A604B1" w14:textId="50A94425" w:rsidR="00C61238" w:rsidRPr="009150B5" w:rsidRDefault="00F24412" w:rsidP="000061A6">
      <w:pPr>
        <w:pStyle w:val="14"/>
        <w:ind w:firstLine="90"/>
        <w:rPr>
          <w:kern w:val="2"/>
        </w:rPr>
      </w:pPr>
      <w:r>
        <w:rPr>
          <w:kern w:val="2"/>
        </w:rPr>
        <w:t xml:space="preserve">This paper presented a mathematical optimization framework </w:t>
      </w:r>
      <w:r w:rsidRPr="00392E2D">
        <w:rPr>
          <w:kern w:val="2"/>
        </w:rPr>
        <w:t xml:space="preserve">for multiperiod procurement optimization with uncertain demand. </w:t>
      </w:r>
      <w:r w:rsidR="0079624B">
        <w:rPr>
          <w:kern w:val="2"/>
        </w:rPr>
        <w:t xml:space="preserve">We choose to </w:t>
      </w:r>
      <w:r w:rsidR="0079624B" w:rsidRPr="00CE6997">
        <w:rPr>
          <w:kern w:val="2"/>
        </w:rPr>
        <w:t>quantify the risk through the coefficient of variance (</w:t>
      </w:r>
      <w:proofErr w:type="spellStart"/>
      <w:r w:rsidR="0079624B" w:rsidRPr="00CE6997">
        <w:rPr>
          <w:kern w:val="2"/>
        </w:rPr>
        <w:t>CoV</w:t>
      </w:r>
      <w:proofErr w:type="spellEnd"/>
      <w:r w:rsidR="0079624B" w:rsidRPr="00CE6997">
        <w:rPr>
          <w:kern w:val="2"/>
        </w:rPr>
        <w:t xml:space="preserve">) </w:t>
      </w:r>
      <w:r w:rsidR="00C06BCB">
        <w:rPr>
          <w:kern w:val="2"/>
        </w:rPr>
        <w:t>which is observed to be 6.3 and 1.3,</w:t>
      </w:r>
      <w:r w:rsidR="0079624B" w:rsidRPr="00CE6997">
        <w:rPr>
          <w:kern w:val="2"/>
        </w:rPr>
        <w:t xml:space="preserve"> under baseline and SAA</w:t>
      </w:r>
      <w:r w:rsidR="00DA3754" w:rsidRPr="00CE6997">
        <w:rPr>
          <w:kern w:val="2"/>
        </w:rPr>
        <w:t>-PPO</w:t>
      </w:r>
      <w:r w:rsidR="0079624B" w:rsidRPr="00CE6997">
        <w:rPr>
          <w:kern w:val="2"/>
        </w:rPr>
        <w:t>. This demonstrate that there is a substantial reduction in risk after implementation of SAA</w:t>
      </w:r>
      <w:r w:rsidR="00DA3754" w:rsidRPr="00CE6997">
        <w:rPr>
          <w:kern w:val="2"/>
        </w:rPr>
        <w:t>-PPO</w:t>
      </w:r>
      <w:r w:rsidR="0079624B" w:rsidRPr="00CE6997">
        <w:rPr>
          <w:kern w:val="2"/>
        </w:rPr>
        <w:t xml:space="preserve">. </w:t>
      </w:r>
      <w:r w:rsidR="00CD475F" w:rsidRPr="00CE6997">
        <w:t xml:space="preserve">We also applied our </w:t>
      </w:r>
      <w:r w:rsidR="00336080" w:rsidRPr="00CE6997">
        <w:t>d</w:t>
      </w:r>
      <w:r w:rsidR="00CD475F" w:rsidRPr="00CE6997">
        <w:t>eterministic model in one instance of actual data</w:t>
      </w:r>
      <w:r w:rsidR="00336080" w:rsidRPr="00CE6997">
        <w:t xml:space="preserve"> and the result</w:t>
      </w:r>
      <w:r w:rsidR="00CD475F" w:rsidRPr="00CE6997">
        <w:t xml:space="preserve"> shows </w:t>
      </w:r>
      <w:r w:rsidR="000E0ECA" w:rsidRPr="00CE6997">
        <w:t>2</w:t>
      </w:r>
      <w:r w:rsidR="00CD475F" w:rsidRPr="00CE6997">
        <w:t>4.8% reduction</w:t>
      </w:r>
      <w:r w:rsidR="00336080" w:rsidRPr="00CE6997">
        <w:t xml:space="preserve"> in operating cost</w:t>
      </w:r>
      <w:r w:rsidR="00CD475F" w:rsidRPr="00CE6997">
        <w:t xml:space="preserve">. </w:t>
      </w:r>
      <w:r w:rsidR="00085319" w:rsidRPr="00CE6997">
        <w:t>For a thorough evaluation, we analyzed 100 instances of demand samples</w:t>
      </w:r>
      <w:r w:rsidR="00336080" w:rsidRPr="00CE6997">
        <w:rPr>
          <w:kern w:val="2"/>
        </w:rPr>
        <w:t xml:space="preserve"> generated with same mean and standard deviation of the actual data from a </w:t>
      </w:r>
      <w:r w:rsidR="00336080" w:rsidRPr="00CE6997">
        <w:t xml:space="preserve">PID device solutions BD. The exhaustive evaluation </w:t>
      </w:r>
      <w:r w:rsidR="00336080" w:rsidRPr="00CE6997">
        <w:rPr>
          <w:kern w:val="2"/>
        </w:rPr>
        <w:t xml:space="preserve">demonstrated that the proposed strategy achieves 43.3% improvement over the existing strategy. </w:t>
      </w:r>
      <w:r w:rsidR="00336080" w:rsidRPr="00CE6997">
        <w:t xml:space="preserve">To accurately calculate cost savings, it is essential to consider the actual storage costs and the risks associated with backlogs. </w:t>
      </w:r>
      <w:r w:rsidR="00085319" w:rsidRPr="00CE6997">
        <w:t>We are now exploring a more equitable method of performance evaluation in comparison to the existing strategy, with results to be reported soon.</w:t>
      </w:r>
      <w:r w:rsidR="008F0C78" w:rsidRPr="00CE6997">
        <w:rPr>
          <w:kern w:val="2"/>
        </w:rPr>
        <w:t xml:space="preserve"> This project is a steppingstone towards the broader theme of supply chain digitalization </w:t>
      </w:r>
      <w:r w:rsidR="0079624B" w:rsidRPr="00CE6997">
        <w:rPr>
          <w:kern w:val="2"/>
        </w:rPr>
        <w:t>initiative,</w:t>
      </w:r>
      <w:r w:rsidR="00E76447" w:rsidRPr="00CE6997">
        <w:rPr>
          <w:kern w:val="2"/>
        </w:rPr>
        <w:t xml:space="preserve"> and we discuss the technology roadmap that leverages advanced variants of distributionally robust optimization. </w:t>
      </w:r>
      <w:r w:rsidR="0079624B" w:rsidRPr="00CE6997">
        <w:rPr>
          <w:kern w:val="2"/>
        </w:rPr>
        <w:t xml:space="preserve">We hope this will serve as an incredibly valuable strategy for procurement </w:t>
      </w:r>
      <w:r w:rsidR="0079624B">
        <w:rPr>
          <w:kern w:val="2"/>
        </w:rPr>
        <w:t>management augmenting in term</w:t>
      </w:r>
      <w:r w:rsidR="00520E64">
        <w:rPr>
          <w:kern w:val="2"/>
        </w:rPr>
        <w:t>s</w:t>
      </w:r>
      <w:r w:rsidR="0079624B">
        <w:rPr>
          <w:kern w:val="2"/>
        </w:rPr>
        <w:t xml:space="preserve"> of cost reduction with adequate control of operational risk.   </w:t>
      </w:r>
      <w:r w:rsidR="008F0C78">
        <w:rPr>
          <w:kern w:val="2"/>
        </w:rPr>
        <w:t xml:space="preserve">  </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lastRenderedPageBreak/>
        <w:t>Reference</w:t>
      </w:r>
      <w:r w:rsidR="00ED7DCB" w:rsidRPr="009150B5">
        <w:rPr>
          <w:rFonts w:ascii="Arial" w:eastAsiaTheme="minorEastAsia" w:hAnsi="Arial" w:cs="Arial" w:hint="eastAsia"/>
          <w:kern w:val="2"/>
          <w:sz w:val="22"/>
          <w:szCs w:val="22"/>
        </w:rPr>
        <w:t>s</w:t>
      </w:r>
    </w:p>
    <w:p w14:paraId="1ECFA69D" w14:textId="77777777" w:rsidR="00C62EAC" w:rsidRPr="00C62EAC" w:rsidRDefault="00F24412" w:rsidP="00FD5D0A">
      <w:pPr>
        <w:pStyle w:val="EndNoteBibliography"/>
        <w:ind w:left="499" w:hanging="499"/>
        <w:jc w:val="both"/>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00C62EAC" w:rsidRPr="00C62EAC">
        <w:rPr>
          <w:noProof/>
        </w:rPr>
        <w:t>[1]</w:t>
      </w:r>
      <w:r w:rsidR="00C62EAC" w:rsidRPr="00C62EAC">
        <w:rPr>
          <w:noProof/>
        </w:rPr>
        <w:tab/>
        <w:t xml:space="preserve">S. Boyd and L. Vandenberghe, </w:t>
      </w:r>
      <w:r w:rsidR="00C62EAC" w:rsidRPr="00C62EAC">
        <w:rPr>
          <w:i/>
          <w:noProof/>
        </w:rPr>
        <w:t>Convex optimization</w:t>
      </w:r>
      <w:r w:rsidR="00C62EAC" w:rsidRPr="00C62EAC">
        <w:rPr>
          <w:noProof/>
        </w:rPr>
        <w:t>. Cambridge university press, 2004.</w:t>
      </w:r>
    </w:p>
    <w:p w14:paraId="03525467" w14:textId="77777777" w:rsidR="00C62EAC" w:rsidRPr="00C62EAC" w:rsidRDefault="00C62EAC" w:rsidP="00FD5D0A">
      <w:pPr>
        <w:pStyle w:val="EndNoteBibliography"/>
        <w:ind w:left="499" w:hanging="499"/>
        <w:jc w:val="both"/>
        <w:rPr>
          <w:noProof/>
        </w:rPr>
      </w:pPr>
      <w:r w:rsidRPr="00C62EAC">
        <w:rPr>
          <w:noProof/>
        </w:rPr>
        <w:t>[2]</w:t>
      </w:r>
      <w:r w:rsidRPr="00C62EAC">
        <w:rPr>
          <w:noProof/>
        </w:rPr>
        <w:tab/>
        <w:t xml:space="preserve">D. Paul, C. Wijaya, S. Yamaura, K. Miura, and Y. Tajika, "Markov Chain Based Explainable Pattern Forecasting," in </w:t>
      </w:r>
      <w:r w:rsidRPr="00C62EAC">
        <w:rPr>
          <w:i/>
          <w:noProof/>
        </w:rPr>
        <w:t>IECON 2023-49th Annual Conference of the IEEE Industrial Electronics Society</w:t>
      </w:r>
      <w:r w:rsidRPr="00C62EAC">
        <w:rPr>
          <w:noProof/>
        </w:rPr>
        <w:t xml:space="preserve">, 2023: IEEE, pp. 1-7. </w:t>
      </w:r>
    </w:p>
    <w:p w14:paraId="2FBFA084" w14:textId="77777777" w:rsidR="00C62EAC" w:rsidRPr="00C62EAC" w:rsidRDefault="00C62EAC" w:rsidP="00FD5D0A">
      <w:pPr>
        <w:pStyle w:val="EndNoteBibliography"/>
        <w:ind w:left="499" w:hanging="499"/>
        <w:jc w:val="both"/>
        <w:rPr>
          <w:noProof/>
        </w:rPr>
      </w:pPr>
      <w:r w:rsidRPr="00C62EAC">
        <w:rPr>
          <w:noProof/>
        </w:rPr>
        <w:t>[3]</w:t>
      </w:r>
      <w:r w:rsidRPr="00C62EAC">
        <w:rPr>
          <w:noProof/>
        </w:rPr>
        <w:tab/>
        <w:t xml:space="preserve">S. Kim, R. Pasupathy, and S. G. Henderson, "A guide to sample average approximation," </w:t>
      </w:r>
      <w:r w:rsidRPr="00C62EAC">
        <w:rPr>
          <w:i/>
          <w:noProof/>
        </w:rPr>
        <w:t xml:space="preserve">Handbook of simulation optimization, </w:t>
      </w:r>
      <w:r w:rsidRPr="00C62EAC">
        <w:rPr>
          <w:noProof/>
        </w:rPr>
        <w:t>pp. 207-243, 2015.</w:t>
      </w:r>
    </w:p>
    <w:p w14:paraId="0B01723A" w14:textId="77777777" w:rsidR="00C62EAC" w:rsidRPr="00C62EAC" w:rsidRDefault="00C62EAC" w:rsidP="00FD5D0A">
      <w:pPr>
        <w:pStyle w:val="EndNoteBibliography"/>
        <w:ind w:left="499" w:hanging="499"/>
        <w:jc w:val="both"/>
        <w:rPr>
          <w:noProof/>
        </w:rPr>
      </w:pPr>
      <w:r w:rsidRPr="00C62EAC">
        <w:rPr>
          <w:noProof/>
        </w:rPr>
        <w:t>[4]</w:t>
      </w:r>
      <w:r w:rsidRPr="00C62EAC">
        <w:rPr>
          <w:noProof/>
        </w:rPr>
        <w:tab/>
        <w:t xml:space="preserve">C. S. Pun, T. Wang, and Z. Yan, "Data-Driven Distributionally Robust CVaR Portfolio Optimization Under A Regime-Switching Ambiguity Set," </w:t>
      </w:r>
      <w:r w:rsidRPr="00C62EAC">
        <w:rPr>
          <w:i/>
          <w:noProof/>
        </w:rPr>
        <w:t xml:space="preserve">Manufacturing &amp; Service Operations Management, </w:t>
      </w:r>
      <w:r w:rsidRPr="00C62EAC">
        <w:rPr>
          <w:noProof/>
        </w:rPr>
        <w:t>vol. 25, no. 5, pp. 1779-1795, 2023.</w:t>
      </w:r>
    </w:p>
    <w:p w14:paraId="74D1846E" w14:textId="77777777" w:rsidR="00C62EAC" w:rsidRPr="00C62EAC" w:rsidRDefault="00C62EAC" w:rsidP="00FD5D0A">
      <w:pPr>
        <w:pStyle w:val="EndNoteBibliography"/>
        <w:ind w:left="499" w:hanging="499"/>
        <w:jc w:val="both"/>
        <w:rPr>
          <w:noProof/>
        </w:rPr>
      </w:pPr>
      <w:r w:rsidRPr="00C62EAC">
        <w:rPr>
          <w:noProof/>
        </w:rPr>
        <w:t>[5]</w:t>
      </w:r>
      <w:r w:rsidRPr="00C62EAC">
        <w:rPr>
          <w:noProof/>
        </w:rPr>
        <w:tab/>
        <w:t xml:space="preserve">D. Bertsimas and A. Thiele, "A robust optimization approach to inventory theory," </w:t>
      </w:r>
      <w:r w:rsidRPr="00C62EAC">
        <w:rPr>
          <w:i/>
          <w:noProof/>
        </w:rPr>
        <w:t xml:space="preserve">Operations research, </w:t>
      </w:r>
      <w:r w:rsidRPr="00C62EAC">
        <w:rPr>
          <w:noProof/>
        </w:rPr>
        <w:t>vol. 54, no. 1, pp. 150-168, 2006.</w:t>
      </w:r>
    </w:p>
    <w:p w14:paraId="17545541" w14:textId="655E7C40" w:rsidR="00BC37D0" w:rsidRDefault="00F24412" w:rsidP="00016FFC">
      <w:pPr>
        <w:pStyle w:val="EndNoteBibliography"/>
        <w:spacing w:line="230" w:lineRule="exact"/>
        <w:ind w:left="426" w:hanging="426"/>
        <w:jc w:val="both"/>
        <w:rPr>
          <w:rFonts w:ascii="Yu Mincho" w:eastAsia="Yu Mincho" w:hAnsi="Yu Mincho" w:cstheme="majorHAnsi"/>
        </w:rPr>
      </w:pPr>
      <w:r>
        <w:rPr>
          <w:rFonts w:ascii="Yu Mincho" w:eastAsia="Yu Mincho" w:hAnsi="Yu Mincho" w:cstheme="majorHAnsi"/>
        </w:rPr>
        <w:fldChar w:fldCharType="end"/>
      </w:r>
    </w:p>
    <w:sectPr w:rsidR="00BC37D0" w:rsidSect="00520E64">
      <w:headerReference w:type="even" r:id="rId16"/>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66DC6" w14:textId="77777777" w:rsidR="001552B5" w:rsidRDefault="001552B5">
      <w:r>
        <w:separator/>
      </w:r>
    </w:p>
  </w:endnote>
  <w:endnote w:type="continuationSeparator" w:id="0">
    <w:p w14:paraId="05F3119E" w14:textId="77777777" w:rsidR="001552B5" w:rsidRDefault="001552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688C0" w14:textId="77777777" w:rsidR="001552B5" w:rsidRDefault="001552B5">
      <w:r>
        <w:separator/>
      </w:r>
    </w:p>
  </w:footnote>
  <w:footnote w:type="continuationSeparator" w:id="0">
    <w:p w14:paraId="05AB2F40" w14:textId="77777777" w:rsidR="001552B5" w:rsidRDefault="001552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6"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&#13;&#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51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UseJSCitationFormat" w:val="False"/>
  </w:docVars>
  <w:rsids>
    <w:rsidRoot w:val="000C2207"/>
    <w:rsid w:val="00000726"/>
    <w:rsid w:val="00003709"/>
    <w:rsid w:val="000061A6"/>
    <w:rsid w:val="0001067B"/>
    <w:rsid w:val="00016FFC"/>
    <w:rsid w:val="0002175B"/>
    <w:rsid w:val="0002241E"/>
    <w:rsid w:val="00022586"/>
    <w:rsid w:val="000271FD"/>
    <w:rsid w:val="00031B21"/>
    <w:rsid w:val="00033F16"/>
    <w:rsid w:val="00034F56"/>
    <w:rsid w:val="00043FBC"/>
    <w:rsid w:val="00046EFD"/>
    <w:rsid w:val="0005244E"/>
    <w:rsid w:val="00053C1A"/>
    <w:rsid w:val="00054552"/>
    <w:rsid w:val="00066243"/>
    <w:rsid w:val="00070327"/>
    <w:rsid w:val="000732DC"/>
    <w:rsid w:val="00082F4F"/>
    <w:rsid w:val="00084FD9"/>
    <w:rsid w:val="00085319"/>
    <w:rsid w:val="0008607A"/>
    <w:rsid w:val="00086747"/>
    <w:rsid w:val="00094DAC"/>
    <w:rsid w:val="00097C14"/>
    <w:rsid w:val="000A51B3"/>
    <w:rsid w:val="000B5A38"/>
    <w:rsid w:val="000C2207"/>
    <w:rsid w:val="000C47B4"/>
    <w:rsid w:val="000D182F"/>
    <w:rsid w:val="000D5F5D"/>
    <w:rsid w:val="000E0ECA"/>
    <w:rsid w:val="000E4770"/>
    <w:rsid w:val="000F7F82"/>
    <w:rsid w:val="00117407"/>
    <w:rsid w:val="001552B5"/>
    <w:rsid w:val="001557E7"/>
    <w:rsid w:val="00156C70"/>
    <w:rsid w:val="001640B4"/>
    <w:rsid w:val="00164718"/>
    <w:rsid w:val="00171E9A"/>
    <w:rsid w:val="00173851"/>
    <w:rsid w:val="00173974"/>
    <w:rsid w:val="00176C79"/>
    <w:rsid w:val="00186B6F"/>
    <w:rsid w:val="00187E0B"/>
    <w:rsid w:val="0019484F"/>
    <w:rsid w:val="00197FC5"/>
    <w:rsid w:val="001A1B9B"/>
    <w:rsid w:val="001A3B22"/>
    <w:rsid w:val="001B7EE8"/>
    <w:rsid w:val="001C090B"/>
    <w:rsid w:val="001C766B"/>
    <w:rsid w:val="001E52CE"/>
    <w:rsid w:val="001F17B0"/>
    <w:rsid w:val="001F41B7"/>
    <w:rsid w:val="001F459D"/>
    <w:rsid w:val="00201A4A"/>
    <w:rsid w:val="002024E4"/>
    <w:rsid w:val="002073CF"/>
    <w:rsid w:val="00214705"/>
    <w:rsid w:val="0022267D"/>
    <w:rsid w:val="00225F03"/>
    <w:rsid w:val="00233900"/>
    <w:rsid w:val="00255301"/>
    <w:rsid w:val="00265A58"/>
    <w:rsid w:val="00266694"/>
    <w:rsid w:val="0027529F"/>
    <w:rsid w:val="00275721"/>
    <w:rsid w:val="00283554"/>
    <w:rsid w:val="00283921"/>
    <w:rsid w:val="0029098E"/>
    <w:rsid w:val="002953BB"/>
    <w:rsid w:val="002A15BE"/>
    <w:rsid w:val="002A68DD"/>
    <w:rsid w:val="002B6245"/>
    <w:rsid w:val="002C705B"/>
    <w:rsid w:val="002D2522"/>
    <w:rsid w:val="002D47A5"/>
    <w:rsid w:val="002D6DC3"/>
    <w:rsid w:val="002E1284"/>
    <w:rsid w:val="002E1335"/>
    <w:rsid w:val="002E5BDC"/>
    <w:rsid w:val="002E64D1"/>
    <w:rsid w:val="002F2811"/>
    <w:rsid w:val="002F6B83"/>
    <w:rsid w:val="002F76B1"/>
    <w:rsid w:val="0030545D"/>
    <w:rsid w:val="003109B9"/>
    <w:rsid w:val="00313FE9"/>
    <w:rsid w:val="003168FC"/>
    <w:rsid w:val="00321ECA"/>
    <w:rsid w:val="003241E0"/>
    <w:rsid w:val="00326AD1"/>
    <w:rsid w:val="00327B00"/>
    <w:rsid w:val="00336080"/>
    <w:rsid w:val="0034561C"/>
    <w:rsid w:val="003540FD"/>
    <w:rsid w:val="003554D0"/>
    <w:rsid w:val="00360C50"/>
    <w:rsid w:val="00361E48"/>
    <w:rsid w:val="00363414"/>
    <w:rsid w:val="00365D03"/>
    <w:rsid w:val="00366E5F"/>
    <w:rsid w:val="00374E0B"/>
    <w:rsid w:val="0038402A"/>
    <w:rsid w:val="003865C0"/>
    <w:rsid w:val="00386700"/>
    <w:rsid w:val="00392E2D"/>
    <w:rsid w:val="00393B36"/>
    <w:rsid w:val="00396389"/>
    <w:rsid w:val="00397BCE"/>
    <w:rsid w:val="003B17D5"/>
    <w:rsid w:val="003B2324"/>
    <w:rsid w:val="003B575B"/>
    <w:rsid w:val="003B79C0"/>
    <w:rsid w:val="003C07D0"/>
    <w:rsid w:val="003C41D4"/>
    <w:rsid w:val="003D1687"/>
    <w:rsid w:val="003D79F8"/>
    <w:rsid w:val="003E2E8D"/>
    <w:rsid w:val="003E36FD"/>
    <w:rsid w:val="003E3E58"/>
    <w:rsid w:val="003E4504"/>
    <w:rsid w:val="003E4D0E"/>
    <w:rsid w:val="003E5B3D"/>
    <w:rsid w:val="003F1D08"/>
    <w:rsid w:val="00402B51"/>
    <w:rsid w:val="004047FF"/>
    <w:rsid w:val="0041329C"/>
    <w:rsid w:val="00432886"/>
    <w:rsid w:val="004429C8"/>
    <w:rsid w:val="004461CF"/>
    <w:rsid w:val="00451382"/>
    <w:rsid w:val="004638C2"/>
    <w:rsid w:val="004741E7"/>
    <w:rsid w:val="00475DEF"/>
    <w:rsid w:val="00480D20"/>
    <w:rsid w:val="0048150A"/>
    <w:rsid w:val="00491462"/>
    <w:rsid w:val="004949DF"/>
    <w:rsid w:val="004A3244"/>
    <w:rsid w:val="004A5E5A"/>
    <w:rsid w:val="004A6F94"/>
    <w:rsid w:val="004B3F7C"/>
    <w:rsid w:val="004B6C7A"/>
    <w:rsid w:val="004C185E"/>
    <w:rsid w:val="004C1AD5"/>
    <w:rsid w:val="004C1B7F"/>
    <w:rsid w:val="004C219F"/>
    <w:rsid w:val="004C45AE"/>
    <w:rsid w:val="004D0D6D"/>
    <w:rsid w:val="004D4870"/>
    <w:rsid w:val="004D49FA"/>
    <w:rsid w:val="004D72DF"/>
    <w:rsid w:val="004E1EF2"/>
    <w:rsid w:val="004F10CE"/>
    <w:rsid w:val="004F20B9"/>
    <w:rsid w:val="004F4CFB"/>
    <w:rsid w:val="00500206"/>
    <w:rsid w:val="005037DD"/>
    <w:rsid w:val="0051387A"/>
    <w:rsid w:val="00515840"/>
    <w:rsid w:val="00516935"/>
    <w:rsid w:val="005208A7"/>
    <w:rsid w:val="00520E64"/>
    <w:rsid w:val="00521425"/>
    <w:rsid w:val="0052704A"/>
    <w:rsid w:val="00532111"/>
    <w:rsid w:val="005335AD"/>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4138"/>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B5029"/>
    <w:rsid w:val="006B6320"/>
    <w:rsid w:val="006B7E75"/>
    <w:rsid w:val="006C178E"/>
    <w:rsid w:val="006C2619"/>
    <w:rsid w:val="006C2E19"/>
    <w:rsid w:val="006C75B0"/>
    <w:rsid w:val="006C7F03"/>
    <w:rsid w:val="006D1C5F"/>
    <w:rsid w:val="006D43A3"/>
    <w:rsid w:val="006D659B"/>
    <w:rsid w:val="006E38DA"/>
    <w:rsid w:val="006F3F67"/>
    <w:rsid w:val="006F5961"/>
    <w:rsid w:val="0070337A"/>
    <w:rsid w:val="00704528"/>
    <w:rsid w:val="007155D1"/>
    <w:rsid w:val="00715B44"/>
    <w:rsid w:val="00716F83"/>
    <w:rsid w:val="00722B1A"/>
    <w:rsid w:val="00724BC7"/>
    <w:rsid w:val="00726FE7"/>
    <w:rsid w:val="00730DBD"/>
    <w:rsid w:val="0073116A"/>
    <w:rsid w:val="00732364"/>
    <w:rsid w:val="00733E60"/>
    <w:rsid w:val="007359C4"/>
    <w:rsid w:val="00750FD2"/>
    <w:rsid w:val="0076228C"/>
    <w:rsid w:val="00764DE1"/>
    <w:rsid w:val="00765DCC"/>
    <w:rsid w:val="0077501E"/>
    <w:rsid w:val="00781E78"/>
    <w:rsid w:val="0079624B"/>
    <w:rsid w:val="007A1AF0"/>
    <w:rsid w:val="007A31F7"/>
    <w:rsid w:val="007A37C6"/>
    <w:rsid w:val="007A5283"/>
    <w:rsid w:val="007B0919"/>
    <w:rsid w:val="007B5BA1"/>
    <w:rsid w:val="007C17C9"/>
    <w:rsid w:val="007C4E93"/>
    <w:rsid w:val="007C5C9B"/>
    <w:rsid w:val="007D1D93"/>
    <w:rsid w:val="007E16C1"/>
    <w:rsid w:val="007E6B18"/>
    <w:rsid w:val="007F3740"/>
    <w:rsid w:val="007F3B36"/>
    <w:rsid w:val="007F539F"/>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67173"/>
    <w:rsid w:val="00871CB8"/>
    <w:rsid w:val="00875233"/>
    <w:rsid w:val="00882AB7"/>
    <w:rsid w:val="00886698"/>
    <w:rsid w:val="0089064A"/>
    <w:rsid w:val="00890D1D"/>
    <w:rsid w:val="008A1E02"/>
    <w:rsid w:val="008A4007"/>
    <w:rsid w:val="008A6D93"/>
    <w:rsid w:val="008C6AD6"/>
    <w:rsid w:val="008C767E"/>
    <w:rsid w:val="008D2012"/>
    <w:rsid w:val="008D7075"/>
    <w:rsid w:val="008E30BC"/>
    <w:rsid w:val="008F0C78"/>
    <w:rsid w:val="008F72F0"/>
    <w:rsid w:val="00901D82"/>
    <w:rsid w:val="00903DA0"/>
    <w:rsid w:val="0090414B"/>
    <w:rsid w:val="00913A63"/>
    <w:rsid w:val="00913D75"/>
    <w:rsid w:val="00913F3D"/>
    <w:rsid w:val="009150B5"/>
    <w:rsid w:val="0092618F"/>
    <w:rsid w:val="00940063"/>
    <w:rsid w:val="00944CD3"/>
    <w:rsid w:val="00946125"/>
    <w:rsid w:val="00951DDF"/>
    <w:rsid w:val="0096028E"/>
    <w:rsid w:val="0096406E"/>
    <w:rsid w:val="0098036B"/>
    <w:rsid w:val="00982A7D"/>
    <w:rsid w:val="00982EDB"/>
    <w:rsid w:val="0099006E"/>
    <w:rsid w:val="00992E64"/>
    <w:rsid w:val="00995516"/>
    <w:rsid w:val="009960A4"/>
    <w:rsid w:val="00996694"/>
    <w:rsid w:val="009A0605"/>
    <w:rsid w:val="009A1A90"/>
    <w:rsid w:val="009A24E7"/>
    <w:rsid w:val="009A3328"/>
    <w:rsid w:val="009B024D"/>
    <w:rsid w:val="009B3991"/>
    <w:rsid w:val="009B3C31"/>
    <w:rsid w:val="009C2A6E"/>
    <w:rsid w:val="009C3E80"/>
    <w:rsid w:val="009D0174"/>
    <w:rsid w:val="009D4298"/>
    <w:rsid w:val="009D5CD0"/>
    <w:rsid w:val="009D68E2"/>
    <w:rsid w:val="009E1C87"/>
    <w:rsid w:val="009E2729"/>
    <w:rsid w:val="00A10BF3"/>
    <w:rsid w:val="00A1708B"/>
    <w:rsid w:val="00A1709C"/>
    <w:rsid w:val="00A239D1"/>
    <w:rsid w:val="00A24972"/>
    <w:rsid w:val="00A33CF2"/>
    <w:rsid w:val="00A5087F"/>
    <w:rsid w:val="00A52DF7"/>
    <w:rsid w:val="00A53559"/>
    <w:rsid w:val="00A5405F"/>
    <w:rsid w:val="00A54B9B"/>
    <w:rsid w:val="00A554EE"/>
    <w:rsid w:val="00A62D6B"/>
    <w:rsid w:val="00A64CD3"/>
    <w:rsid w:val="00A70411"/>
    <w:rsid w:val="00A704F6"/>
    <w:rsid w:val="00A70670"/>
    <w:rsid w:val="00A73C7E"/>
    <w:rsid w:val="00A7778B"/>
    <w:rsid w:val="00A77A5F"/>
    <w:rsid w:val="00A9219F"/>
    <w:rsid w:val="00A92A2B"/>
    <w:rsid w:val="00AA1835"/>
    <w:rsid w:val="00AC5531"/>
    <w:rsid w:val="00AD08B9"/>
    <w:rsid w:val="00AD39A7"/>
    <w:rsid w:val="00AD3B52"/>
    <w:rsid w:val="00AD68DA"/>
    <w:rsid w:val="00AD7994"/>
    <w:rsid w:val="00AE4697"/>
    <w:rsid w:val="00AF160B"/>
    <w:rsid w:val="00B0245A"/>
    <w:rsid w:val="00B13E2C"/>
    <w:rsid w:val="00B25735"/>
    <w:rsid w:val="00B27E05"/>
    <w:rsid w:val="00B3738D"/>
    <w:rsid w:val="00B411E2"/>
    <w:rsid w:val="00B43EBB"/>
    <w:rsid w:val="00B447AE"/>
    <w:rsid w:val="00B51F13"/>
    <w:rsid w:val="00B53BC8"/>
    <w:rsid w:val="00B5700E"/>
    <w:rsid w:val="00B613C9"/>
    <w:rsid w:val="00B63094"/>
    <w:rsid w:val="00B65AAF"/>
    <w:rsid w:val="00B72BD5"/>
    <w:rsid w:val="00B76AF6"/>
    <w:rsid w:val="00B76F8E"/>
    <w:rsid w:val="00B81FF6"/>
    <w:rsid w:val="00B90A60"/>
    <w:rsid w:val="00B913F2"/>
    <w:rsid w:val="00B92CEA"/>
    <w:rsid w:val="00B96E68"/>
    <w:rsid w:val="00BA2C03"/>
    <w:rsid w:val="00BA38E9"/>
    <w:rsid w:val="00BA4367"/>
    <w:rsid w:val="00BB6A52"/>
    <w:rsid w:val="00BB704F"/>
    <w:rsid w:val="00BB7CB9"/>
    <w:rsid w:val="00BC37D0"/>
    <w:rsid w:val="00BC7A14"/>
    <w:rsid w:val="00BD15CC"/>
    <w:rsid w:val="00BD2813"/>
    <w:rsid w:val="00BF29A7"/>
    <w:rsid w:val="00BF450D"/>
    <w:rsid w:val="00BF4E16"/>
    <w:rsid w:val="00BF53BC"/>
    <w:rsid w:val="00C02C23"/>
    <w:rsid w:val="00C06B9B"/>
    <w:rsid w:val="00C06BCB"/>
    <w:rsid w:val="00C10B6B"/>
    <w:rsid w:val="00C14715"/>
    <w:rsid w:val="00C210DF"/>
    <w:rsid w:val="00C32CB5"/>
    <w:rsid w:val="00C350FB"/>
    <w:rsid w:val="00C3595F"/>
    <w:rsid w:val="00C4507C"/>
    <w:rsid w:val="00C54734"/>
    <w:rsid w:val="00C57D19"/>
    <w:rsid w:val="00C57DD2"/>
    <w:rsid w:val="00C61238"/>
    <w:rsid w:val="00C61F8B"/>
    <w:rsid w:val="00C62EAC"/>
    <w:rsid w:val="00C65578"/>
    <w:rsid w:val="00C66C95"/>
    <w:rsid w:val="00C702C9"/>
    <w:rsid w:val="00C718BE"/>
    <w:rsid w:val="00C72E3E"/>
    <w:rsid w:val="00C7401F"/>
    <w:rsid w:val="00C745EB"/>
    <w:rsid w:val="00C762C7"/>
    <w:rsid w:val="00C7632F"/>
    <w:rsid w:val="00C77384"/>
    <w:rsid w:val="00C77B18"/>
    <w:rsid w:val="00C973E4"/>
    <w:rsid w:val="00CA0357"/>
    <w:rsid w:val="00CA445D"/>
    <w:rsid w:val="00CA4639"/>
    <w:rsid w:val="00CA57DB"/>
    <w:rsid w:val="00CA5926"/>
    <w:rsid w:val="00CA5E8F"/>
    <w:rsid w:val="00CA657C"/>
    <w:rsid w:val="00CB2DAA"/>
    <w:rsid w:val="00CB7434"/>
    <w:rsid w:val="00CC0385"/>
    <w:rsid w:val="00CC34CC"/>
    <w:rsid w:val="00CC45DA"/>
    <w:rsid w:val="00CD475F"/>
    <w:rsid w:val="00CD4787"/>
    <w:rsid w:val="00CD484E"/>
    <w:rsid w:val="00CD4EA4"/>
    <w:rsid w:val="00CD587D"/>
    <w:rsid w:val="00CE6883"/>
    <w:rsid w:val="00CE6997"/>
    <w:rsid w:val="00CF22B7"/>
    <w:rsid w:val="00CF3F7F"/>
    <w:rsid w:val="00D06462"/>
    <w:rsid w:val="00D0691A"/>
    <w:rsid w:val="00D14C5D"/>
    <w:rsid w:val="00D248AA"/>
    <w:rsid w:val="00D304BB"/>
    <w:rsid w:val="00D3099F"/>
    <w:rsid w:val="00D32025"/>
    <w:rsid w:val="00D3753C"/>
    <w:rsid w:val="00D446CC"/>
    <w:rsid w:val="00D450EE"/>
    <w:rsid w:val="00D50625"/>
    <w:rsid w:val="00D54240"/>
    <w:rsid w:val="00D55CC5"/>
    <w:rsid w:val="00D6046E"/>
    <w:rsid w:val="00D608B3"/>
    <w:rsid w:val="00D70866"/>
    <w:rsid w:val="00D81C0D"/>
    <w:rsid w:val="00D85062"/>
    <w:rsid w:val="00D921AC"/>
    <w:rsid w:val="00D948B9"/>
    <w:rsid w:val="00DA0458"/>
    <w:rsid w:val="00DA2ACA"/>
    <w:rsid w:val="00DA3754"/>
    <w:rsid w:val="00DA388A"/>
    <w:rsid w:val="00DA5491"/>
    <w:rsid w:val="00DB0E59"/>
    <w:rsid w:val="00DB78F0"/>
    <w:rsid w:val="00DD1294"/>
    <w:rsid w:val="00DD6F33"/>
    <w:rsid w:val="00DD7978"/>
    <w:rsid w:val="00DE3EEB"/>
    <w:rsid w:val="00DE477A"/>
    <w:rsid w:val="00DE6E81"/>
    <w:rsid w:val="00DE6E89"/>
    <w:rsid w:val="00DF29AA"/>
    <w:rsid w:val="00DF3A8A"/>
    <w:rsid w:val="00DF43D8"/>
    <w:rsid w:val="00E05101"/>
    <w:rsid w:val="00E05348"/>
    <w:rsid w:val="00E0535A"/>
    <w:rsid w:val="00E05478"/>
    <w:rsid w:val="00E07A3E"/>
    <w:rsid w:val="00E14531"/>
    <w:rsid w:val="00E1502E"/>
    <w:rsid w:val="00E272BC"/>
    <w:rsid w:val="00E3095F"/>
    <w:rsid w:val="00E32F65"/>
    <w:rsid w:val="00E330DB"/>
    <w:rsid w:val="00E422A6"/>
    <w:rsid w:val="00E45C19"/>
    <w:rsid w:val="00E5329D"/>
    <w:rsid w:val="00E5542C"/>
    <w:rsid w:val="00E55E4D"/>
    <w:rsid w:val="00E622A6"/>
    <w:rsid w:val="00E63DD5"/>
    <w:rsid w:val="00E75F8D"/>
    <w:rsid w:val="00E76447"/>
    <w:rsid w:val="00E845FE"/>
    <w:rsid w:val="00E84764"/>
    <w:rsid w:val="00E95EE5"/>
    <w:rsid w:val="00EA3767"/>
    <w:rsid w:val="00EA39EB"/>
    <w:rsid w:val="00EA4EED"/>
    <w:rsid w:val="00EB2F1D"/>
    <w:rsid w:val="00EB5831"/>
    <w:rsid w:val="00EC17BB"/>
    <w:rsid w:val="00EC6E61"/>
    <w:rsid w:val="00ED4E40"/>
    <w:rsid w:val="00ED7DCB"/>
    <w:rsid w:val="00EE24E3"/>
    <w:rsid w:val="00EF39D0"/>
    <w:rsid w:val="00EF4DE5"/>
    <w:rsid w:val="00EF4FF6"/>
    <w:rsid w:val="00EF768B"/>
    <w:rsid w:val="00EF7DDA"/>
    <w:rsid w:val="00F0474A"/>
    <w:rsid w:val="00F06767"/>
    <w:rsid w:val="00F12FEE"/>
    <w:rsid w:val="00F150BF"/>
    <w:rsid w:val="00F23531"/>
    <w:rsid w:val="00F24412"/>
    <w:rsid w:val="00F26BBB"/>
    <w:rsid w:val="00F2718A"/>
    <w:rsid w:val="00F31480"/>
    <w:rsid w:val="00F375FF"/>
    <w:rsid w:val="00F419A0"/>
    <w:rsid w:val="00F41C27"/>
    <w:rsid w:val="00F45110"/>
    <w:rsid w:val="00F638C0"/>
    <w:rsid w:val="00F639AF"/>
    <w:rsid w:val="00F7305E"/>
    <w:rsid w:val="00F740A3"/>
    <w:rsid w:val="00F81FAF"/>
    <w:rsid w:val="00F926D2"/>
    <w:rsid w:val="00F949BE"/>
    <w:rsid w:val="00F97FB6"/>
    <w:rsid w:val="00FA0678"/>
    <w:rsid w:val="00FB083B"/>
    <w:rsid w:val="00FB4E90"/>
    <w:rsid w:val="00FB5EF3"/>
    <w:rsid w:val="00FB7203"/>
    <w:rsid w:val="00FC266B"/>
    <w:rsid w:val="00FD586E"/>
    <w:rsid w:val="00FD5CFA"/>
    <w:rsid w:val="00FD5D0A"/>
    <w:rsid w:val="00FD6E25"/>
    <w:rsid w:val="00FE0E87"/>
    <w:rsid w:val="00FE13DC"/>
    <w:rsid w:val="00FF100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6"/>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6"/>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6"/>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6"/>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5</Pages>
  <Words>3766</Words>
  <Characters>21472</Characters>
  <Application>Microsoft Office Word</Application>
  <DocSecurity>0</DocSecurity>
  <Lines>178</Lines>
  <Paragraphs>5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8-01T12:59:00Z</dcterms:created>
  <dcterms:modified xsi:type="dcterms:W3CDTF">2024-09-10T06:04:00Z</dcterms:modified>
</cp:coreProperties>
</file>